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72A6E04" w14:textId="1FE183F5" w:rsidR="001C7E50"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0868835" w:history="1">
            <w:r w:rsidR="001C7E50" w:rsidRPr="004F7941">
              <w:rPr>
                <w:rStyle w:val="Hyperlink"/>
                <w:noProof/>
              </w:rPr>
              <w:t>1</w:t>
            </w:r>
            <w:r w:rsidR="001C7E50">
              <w:rPr>
                <w:rFonts w:eastAsiaTheme="minorEastAsia" w:cstheme="minorBidi"/>
                <w:b w:val="0"/>
                <w:bCs w:val="0"/>
                <w:i w:val="0"/>
                <w:iCs w:val="0"/>
                <w:noProof/>
                <w:sz w:val="22"/>
                <w:szCs w:val="22"/>
              </w:rPr>
              <w:tab/>
            </w:r>
            <w:r w:rsidR="001C7E50" w:rsidRPr="004F7941">
              <w:rPr>
                <w:rStyle w:val="Hyperlink"/>
                <w:noProof/>
              </w:rPr>
              <w:t>Background</w:t>
            </w:r>
            <w:r w:rsidR="001C7E50">
              <w:rPr>
                <w:noProof/>
                <w:webHidden/>
              </w:rPr>
              <w:tab/>
            </w:r>
            <w:r w:rsidR="001C7E50">
              <w:rPr>
                <w:noProof/>
                <w:webHidden/>
              </w:rPr>
              <w:fldChar w:fldCharType="begin"/>
            </w:r>
            <w:r w:rsidR="001C7E50">
              <w:rPr>
                <w:noProof/>
                <w:webHidden/>
              </w:rPr>
              <w:instrText xml:space="preserve"> PAGEREF _Toc60868835 \h </w:instrText>
            </w:r>
            <w:r w:rsidR="001C7E50">
              <w:rPr>
                <w:noProof/>
                <w:webHidden/>
              </w:rPr>
            </w:r>
            <w:r w:rsidR="001C7E50">
              <w:rPr>
                <w:noProof/>
                <w:webHidden/>
              </w:rPr>
              <w:fldChar w:fldCharType="separate"/>
            </w:r>
            <w:r w:rsidR="004775CB">
              <w:rPr>
                <w:noProof/>
                <w:webHidden/>
              </w:rPr>
              <w:t>1</w:t>
            </w:r>
            <w:r w:rsidR="001C7E50">
              <w:rPr>
                <w:noProof/>
                <w:webHidden/>
              </w:rPr>
              <w:fldChar w:fldCharType="end"/>
            </w:r>
          </w:hyperlink>
        </w:p>
        <w:p w14:paraId="51CB3C69" w14:textId="4AF55091" w:rsidR="001C7E50" w:rsidRDefault="006C688F">
          <w:pPr>
            <w:pStyle w:val="TOC1"/>
            <w:tabs>
              <w:tab w:val="left" w:pos="440"/>
              <w:tab w:val="right" w:leader="dot" w:pos="9350"/>
            </w:tabs>
            <w:rPr>
              <w:rFonts w:eastAsiaTheme="minorEastAsia" w:cstheme="minorBidi"/>
              <w:b w:val="0"/>
              <w:bCs w:val="0"/>
              <w:i w:val="0"/>
              <w:iCs w:val="0"/>
              <w:noProof/>
              <w:sz w:val="22"/>
              <w:szCs w:val="22"/>
            </w:rPr>
          </w:pPr>
          <w:hyperlink w:anchor="_Toc60868836" w:history="1">
            <w:r w:rsidR="001C7E50" w:rsidRPr="004F7941">
              <w:rPr>
                <w:rStyle w:val="Hyperlink"/>
                <w:noProof/>
              </w:rPr>
              <w:t>2</w:t>
            </w:r>
            <w:r w:rsidR="001C7E50">
              <w:rPr>
                <w:rFonts w:eastAsiaTheme="minorEastAsia" w:cstheme="minorBidi"/>
                <w:b w:val="0"/>
                <w:bCs w:val="0"/>
                <w:i w:val="0"/>
                <w:iCs w:val="0"/>
                <w:noProof/>
                <w:sz w:val="22"/>
                <w:szCs w:val="22"/>
              </w:rPr>
              <w:tab/>
            </w:r>
            <w:r w:rsidR="001C7E50" w:rsidRPr="004F7941">
              <w:rPr>
                <w:rStyle w:val="Hyperlink"/>
                <w:noProof/>
              </w:rPr>
              <w:t>Streamlined Build Instructions</w:t>
            </w:r>
            <w:r w:rsidR="001C7E50">
              <w:rPr>
                <w:noProof/>
                <w:webHidden/>
              </w:rPr>
              <w:tab/>
            </w:r>
            <w:r w:rsidR="001C7E50">
              <w:rPr>
                <w:noProof/>
                <w:webHidden/>
              </w:rPr>
              <w:fldChar w:fldCharType="begin"/>
            </w:r>
            <w:r w:rsidR="001C7E50">
              <w:rPr>
                <w:noProof/>
                <w:webHidden/>
              </w:rPr>
              <w:instrText xml:space="preserve"> PAGEREF _Toc60868836 \h </w:instrText>
            </w:r>
            <w:r w:rsidR="001C7E50">
              <w:rPr>
                <w:noProof/>
                <w:webHidden/>
              </w:rPr>
            </w:r>
            <w:r w:rsidR="001C7E50">
              <w:rPr>
                <w:noProof/>
                <w:webHidden/>
              </w:rPr>
              <w:fldChar w:fldCharType="separate"/>
            </w:r>
            <w:r w:rsidR="004775CB">
              <w:rPr>
                <w:noProof/>
                <w:webHidden/>
              </w:rPr>
              <w:t>2</w:t>
            </w:r>
            <w:r w:rsidR="001C7E50">
              <w:rPr>
                <w:noProof/>
                <w:webHidden/>
              </w:rPr>
              <w:fldChar w:fldCharType="end"/>
            </w:r>
          </w:hyperlink>
        </w:p>
        <w:p w14:paraId="7CD96161" w14:textId="3E90B66B" w:rsidR="001C7E50" w:rsidRDefault="006C688F">
          <w:pPr>
            <w:pStyle w:val="TOC2"/>
            <w:tabs>
              <w:tab w:val="left" w:pos="880"/>
              <w:tab w:val="right" w:leader="dot" w:pos="9350"/>
            </w:tabs>
            <w:rPr>
              <w:rFonts w:eastAsiaTheme="minorEastAsia" w:cstheme="minorBidi"/>
              <w:b w:val="0"/>
              <w:bCs w:val="0"/>
              <w:noProof/>
            </w:rPr>
          </w:pPr>
          <w:hyperlink w:anchor="_Toc60868837" w:history="1">
            <w:r w:rsidR="001C7E50" w:rsidRPr="004F7941">
              <w:rPr>
                <w:rStyle w:val="Hyperlink"/>
                <w:noProof/>
              </w:rPr>
              <w:t>2.1</w:t>
            </w:r>
            <w:r w:rsidR="001C7E50">
              <w:rPr>
                <w:rFonts w:eastAsiaTheme="minorEastAsia" w:cstheme="minorBidi"/>
                <w:b w:val="0"/>
                <w:bCs w:val="0"/>
                <w:noProof/>
              </w:rPr>
              <w:tab/>
            </w:r>
            <w:r w:rsidR="001C7E50" w:rsidRPr="004F7941">
              <w:rPr>
                <w:rStyle w:val="Hyperlink"/>
                <w:noProof/>
              </w:rPr>
              <w:t>Linux Build Environment</w:t>
            </w:r>
            <w:r w:rsidR="001C7E50">
              <w:rPr>
                <w:noProof/>
                <w:webHidden/>
              </w:rPr>
              <w:tab/>
            </w:r>
            <w:r w:rsidR="001C7E50">
              <w:rPr>
                <w:noProof/>
                <w:webHidden/>
              </w:rPr>
              <w:fldChar w:fldCharType="begin"/>
            </w:r>
            <w:r w:rsidR="001C7E50">
              <w:rPr>
                <w:noProof/>
                <w:webHidden/>
              </w:rPr>
              <w:instrText xml:space="preserve"> PAGEREF _Toc60868837 \h </w:instrText>
            </w:r>
            <w:r w:rsidR="001C7E50">
              <w:rPr>
                <w:noProof/>
                <w:webHidden/>
              </w:rPr>
            </w:r>
            <w:r w:rsidR="001C7E50">
              <w:rPr>
                <w:noProof/>
                <w:webHidden/>
              </w:rPr>
              <w:fldChar w:fldCharType="separate"/>
            </w:r>
            <w:r w:rsidR="004775CB">
              <w:rPr>
                <w:noProof/>
                <w:webHidden/>
              </w:rPr>
              <w:t>2</w:t>
            </w:r>
            <w:r w:rsidR="001C7E50">
              <w:rPr>
                <w:noProof/>
                <w:webHidden/>
              </w:rPr>
              <w:fldChar w:fldCharType="end"/>
            </w:r>
          </w:hyperlink>
        </w:p>
        <w:p w14:paraId="3A79D341" w14:textId="7FDE4463" w:rsidR="001C7E50" w:rsidRDefault="006C688F">
          <w:pPr>
            <w:pStyle w:val="TOC2"/>
            <w:tabs>
              <w:tab w:val="left" w:pos="880"/>
              <w:tab w:val="right" w:leader="dot" w:pos="9350"/>
            </w:tabs>
            <w:rPr>
              <w:rFonts w:eastAsiaTheme="minorEastAsia" w:cstheme="minorBidi"/>
              <w:b w:val="0"/>
              <w:bCs w:val="0"/>
              <w:noProof/>
            </w:rPr>
          </w:pPr>
          <w:hyperlink w:anchor="_Toc60868838" w:history="1">
            <w:r w:rsidR="001C7E50" w:rsidRPr="004F7941">
              <w:rPr>
                <w:rStyle w:val="Hyperlink"/>
                <w:noProof/>
              </w:rPr>
              <w:t>2.2</w:t>
            </w:r>
            <w:r w:rsidR="001C7E50">
              <w:rPr>
                <w:rFonts w:eastAsiaTheme="minorEastAsia" w:cstheme="minorBidi"/>
                <w:b w:val="0"/>
                <w:bCs w:val="0"/>
                <w:noProof/>
              </w:rPr>
              <w:tab/>
            </w:r>
            <w:r w:rsidR="001C7E50" w:rsidRPr="004F7941">
              <w:rPr>
                <w:rStyle w:val="Hyperlink"/>
                <w:noProof/>
              </w:rPr>
              <w:t>Mac OS X Build Environment</w:t>
            </w:r>
            <w:r w:rsidR="001C7E50">
              <w:rPr>
                <w:noProof/>
                <w:webHidden/>
              </w:rPr>
              <w:tab/>
            </w:r>
            <w:r w:rsidR="001C7E50">
              <w:rPr>
                <w:noProof/>
                <w:webHidden/>
              </w:rPr>
              <w:fldChar w:fldCharType="begin"/>
            </w:r>
            <w:r w:rsidR="001C7E50">
              <w:rPr>
                <w:noProof/>
                <w:webHidden/>
              </w:rPr>
              <w:instrText xml:space="preserve"> PAGEREF _Toc60868838 \h </w:instrText>
            </w:r>
            <w:r w:rsidR="001C7E50">
              <w:rPr>
                <w:noProof/>
                <w:webHidden/>
              </w:rPr>
            </w:r>
            <w:r w:rsidR="001C7E50">
              <w:rPr>
                <w:noProof/>
                <w:webHidden/>
              </w:rPr>
              <w:fldChar w:fldCharType="separate"/>
            </w:r>
            <w:r w:rsidR="004775CB">
              <w:rPr>
                <w:noProof/>
                <w:webHidden/>
              </w:rPr>
              <w:t>3</w:t>
            </w:r>
            <w:r w:rsidR="001C7E50">
              <w:rPr>
                <w:noProof/>
                <w:webHidden/>
              </w:rPr>
              <w:fldChar w:fldCharType="end"/>
            </w:r>
          </w:hyperlink>
        </w:p>
        <w:p w14:paraId="6EAA38C1" w14:textId="4EF36DA5" w:rsidR="001C7E50" w:rsidRDefault="006C688F">
          <w:pPr>
            <w:pStyle w:val="TOC2"/>
            <w:tabs>
              <w:tab w:val="left" w:pos="880"/>
              <w:tab w:val="right" w:leader="dot" w:pos="9350"/>
            </w:tabs>
            <w:rPr>
              <w:rFonts w:eastAsiaTheme="minorEastAsia" w:cstheme="minorBidi"/>
              <w:b w:val="0"/>
              <w:bCs w:val="0"/>
              <w:noProof/>
            </w:rPr>
          </w:pPr>
          <w:hyperlink w:anchor="_Toc60868839" w:history="1">
            <w:r w:rsidR="001C7E50" w:rsidRPr="004F7941">
              <w:rPr>
                <w:rStyle w:val="Hyperlink"/>
                <w:noProof/>
              </w:rPr>
              <w:t>2.3</w:t>
            </w:r>
            <w:r w:rsidR="001C7E50">
              <w:rPr>
                <w:rFonts w:eastAsiaTheme="minorEastAsia" w:cstheme="minorBidi"/>
                <w:b w:val="0"/>
                <w:bCs w:val="0"/>
                <w:noProof/>
              </w:rPr>
              <w:tab/>
            </w:r>
            <w:r w:rsidR="001C7E50" w:rsidRPr="004F7941">
              <w:rPr>
                <w:rStyle w:val="Hyperlink"/>
                <w:noProof/>
              </w:rPr>
              <w:t>Windows Build Environment</w:t>
            </w:r>
            <w:r w:rsidR="001C7E50">
              <w:rPr>
                <w:noProof/>
                <w:webHidden/>
              </w:rPr>
              <w:tab/>
            </w:r>
            <w:r w:rsidR="001C7E50">
              <w:rPr>
                <w:noProof/>
                <w:webHidden/>
              </w:rPr>
              <w:fldChar w:fldCharType="begin"/>
            </w:r>
            <w:r w:rsidR="001C7E50">
              <w:rPr>
                <w:noProof/>
                <w:webHidden/>
              </w:rPr>
              <w:instrText xml:space="preserve"> PAGEREF _Toc60868839 \h </w:instrText>
            </w:r>
            <w:r w:rsidR="001C7E50">
              <w:rPr>
                <w:noProof/>
                <w:webHidden/>
              </w:rPr>
            </w:r>
            <w:r w:rsidR="001C7E50">
              <w:rPr>
                <w:noProof/>
                <w:webHidden/>
              </w:rPr>
              <w:fldChar w:fldCharType="separate"/>
            </w:r>
            <w:r w:rsidR="004775CB">
              <w:rPr>
                <w:noProof/>
                <w:webHidden/>
              </w:rPr>
              <w:t>3</w:t>
            </w:r>
            <w:r w:rsidR="001C7E50">
              <w:rPr>
                <w:noProof/>
                <w:webHidden/>
              </w:rPr>
              <w:fldChar w:fldCharType="end"/>
            </w:r>
          </w:hyperlink>
        </w:p>
        <w:p w14:paraId="135043A5" w14:textId="137EE35B" w:rsidR="001C7E50" w:rsidRDefault="006C688F">
          <w:pPr>
            <w:pStyle w:val="TOC2"/>
            <w:tabs>
              <w:tab w:val="left" w:pos="880"/>
              <w:tab w:val="right" w:leader="dot" w:pos="9350"/>
            </w:tabs>
            <w:rPr>
              <w:rFonts w:eastAsiaTheme="minorEastAsia" w:cstheme="minorBidi"/>
              <w:b w:val="0"/>
              <w:bCs w:val="0"/>
              <w:noProof/>
            </w:rPr>
          </w:pPr>
          <w:hyperlink w:anchor="_Toc60868840" w:history="1">
            <w:r w:rsidR="001C7E50" w:rsidRPr="004F7941">
              <w:rPr>
                <w:rStyle w:val="Hyperlink"/>
                <w:noProof/>
              </w:rPr>
              <w:t>2.4</w:t>
            </w:r>
            <w:r w:rsidR="001C7E50">
              <w:rPr>
                <w:rFonts w:eastAsiaTheme="minorEastAsia" w:cstheme="minorBidi"/>
                <w:b w:val="0"/>
                <w:bCs w:val="0"/>
                <w:noProof/>
              </w:rPr>
              <w:tab/>
            </w:r>
            <w:r w:rsidR="001C7E50" w:rsidRPr="004F7941">
              <w:rPr>
                <w:rStyle w:val="Hyperlink"/>
                <w:noProof/>
              </w:rPr>
              <w:t>Supporting Code Repositories</w:t>
            </w:r>
            <w:r w:rsidR="001C7E50">
              <w:rPr>
                <w:noProof/>
                <w:webHidden/>
              </w:rPr>
              <w:tab/>
            </w:r>
            <w:r w:rsidR="001C7E50">
              <w:rPr>
                <w:noProof/>
                <w:webHidden/>
              </w:rPr>
              <w:fldChar w:fldCharType="begin"/>
            </w:r>
            <w:r w:rsidR="001C7E50">
              <w:rPr>
                <w:noProof/>
                <w:webHidden/>
              </w:rPr>
              <w:instrText xml:space="preserve"> PAGEREF _Toc60868840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093FCA6A" w14:textId="38AA700B" w:rsidR="001C7E50" w:rsidRDefault="006C688F">
          <w:pPr>
            <w:pStyle w:val="TOC2"/>
            <w:tabs>
              <w:tab w:val="left" w:pos="880"/>
              <w:tab w:val="right" w:leader="dot" w:pos="9350"/>
            </w:tabs>
            <w:rPr>
              <w:rFonts w:eastAsiaTheme="minorEastAsia" w:cstheme="minorBidi"/>
              <w:b w:val="0"/>
              <w:bCs w:val="0"/>
              <w:noProof/>
            </w:rPr>
          </w:pPr>
          <w:hyperlink w:anchor="_Toc60868841" w:history="1">
            <w:r w:rsidR="001C7E50" w:rsidRPr="004F7941">
              <w:rPr>
                <w:rStyle w:val="Hyperlink"/>
                <w:noProof/>
              </w:rPr>
              <w:t>2.5</w:t>
            </w:r>
            <w:r w:rsidR="001C7E50">
              <w:rPr>
                <w:rFonts w:eastAsiaTheme="minorEastAsia" w:cstheme="minorBidi"/>
                <w:b w:val="0"/>
                <w:bCs w:val="0"/>
                <w:noProof/>
              </w:rPr>
              <w:tab/>
            </w:r>
            <w:r w:rsidR="001C7E50" w:rsidRPr="004F7941">
              <w:rPr>
                <w:rStyle w:val="Hyperlink"/>
                <w:noProof/>
              </w:rPr>
              <w:t>OpenDSS Repository</w:t>
            </w:r>
            <w:r w:rsidR="001C7E50">
              <w:rPr>
                <w:noProof/>
                <w:webHidden/>
              </w:rPr>
              <w:tab/>
            </w:r>
            <w:r w:rsidR="001C7E50">
              <w:rPr>
                <w:noProof/>
                <w:webHidden/>
              </w:rPr>
              <w:fldChar w:fldCharType="begin"/>
            </w:r>
            <w:r w:rsidR="001C7E50">
              <w:rPr>
                <w:noProof/>
                <w:webHidden/>
              </w:rPr>
              <w:instrText xml:space="preserve"> PAGEREF _Toc60868841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6F450432" w14:textId="756E9D35" w:rsidR="001C7E50" w:rsidRDefault="006C688F">
          <w:pPr>
            <w:pStyle w:val="TOC2"/>
            <w:tabs>
              <w:tab w:val="left" w:pos="880"/>
              <w:tab w:val="right" w:leader="dot" w:pos="9350"/>
            </w:tabs>
            <w:rPr>
              <w:rFonts w:eastAsiaTheme="minorEastAsia" w:cstheme="minorBidi"/>
              <w:b w:val="0"/>
              <w:bCs w:val="0"/>
              <w:noProof/>
            </w:rPr>
          </w:pPr>
          <w:hyperlink w:anchor="_Toc60868842" w:history="1">
            <w:r w:rsidR="001C7E50" w:rsidRPr="004F7941">
              <w:rPr>
                <w:rStyle w:val="Hyperlink"/>
                <w:noProof/>
              </w:rPr>
              <w:t>2.6</w:t>
            </w:r>
            <w:r w:rsidR="001C7E50">
              <w:rPr>
                <w:rFonts w:eastAsiaTheme="minorEastAsia" w:cstheme="minorBidi"/>
                <w:b w:val="0"/>
                <w:bCs w:val="0"/>
                <w:noProof/>
              </w:rPr>
              <w:tab/>
            </w:r>
            <w:r w:rsidR="001C7E50" w:rsidRPr="004F7941">
              <w:rPr>
                <w:rStyle w:val="Hyperlink"/>
                <w:noProof/>
              </w:rPr>
              <w:t>Linux and Mac OS X Builds</w:t>
            </w:r>
            <w:r w:rsidR="001C7E50">
              <w:rPr>
                <w:noProof/>
                <w:webHidden/>
              </w:rPr>
              <w:tab/>
            </w:r>
            <w:r w:rsidR="001C7E50">
              <w:rPr>
                <w:noProof/>
                <w:webHidden/>
              </w:rPr>
              <w:fldChar w:fldCharType="begin"/>
            </w:r>
            <w:r w:rsidR="001C7E50">
              <w:rPr>
                <w:noProof/>
                <w:webHidden/>
              </w:rPr>
              <w:instrText xml:space="preserve"> PAGEREF _Toc60868842 \h </w:instrText>
            </w:r>
            <w:r w:rsidR="001C7E50">
              <w:rPr>
                <w:noProof/>
                <w:webHidden/>
              </w:rPr>
            </w:r>
            <w:r w:rsidR="001C7E50">
              <w:rPr>
                <w:noProof/>
                <w:webHidden/>
              </w:rPr>
              <w:fldChar w:fldCharType="separate"/>
            </w:r>
            <w:r w:rsidR="004775CB">
              <w:rPr>
                <w:noProof/>
                <w:webHidden/>
              </w:rPr>
              <w:t>4</w:t>
            </w:r>
            <w:r w:rsidR="001C7E50">
              <w:rPr>
                <w:noProof/>
                <w:webHidden/>
              </w:rPr>
              <w:fldChar w:fldCharType="end"/>
            </w:r>
          </w:hyperlink>
        </w:p>
        <w:p w14:paraId="45BEDB23" w14:textId="0F841DC5" w:rsidR="001C7E50" w:rsidRDefault="006C688F">
          <w:pPr>
            <w:pStyle w:val="TOC2"/>
            <w:tabs>
              <w:tab w:val="left" w:pos="880"/>
              <w:tab w:val="right" w:leader="dot" w:pos="9350"/>
            </w:tabs>
            <w:rPr>
              <w:rFonts w:eastAsiaTheme="minorEastAsia" w:cstheme="minorBidi"/>
              <w:b w:val="0"/>
              <w:bCs w:val="0"/>
              <w:noProof/>
            </w:rPr>
          </w:pPr>
          <w:hyperlink w:anchor="_Toc60868843" w:history="1">
            <w:r w:rsidR="001C7E50" w:rsidRPr="004F7941">
              <w:rPr>
                <w:rStyle w:val="Hyperlink"/>
                <w:noProof/>
              </w:rPr>
              <w:t>2.7</w:t>
            </w:r>
            <w:r w:rsidR="001C7E50">
              <w:rPr>
                <w:rFonts w:eastAsiaTheme="minorEastAsia" w:cstheme="minorBidi"/>
                <w:b w:val="0"/>
                <w:bCs w:val="0"/>
                <w:noProof/>
              </w:rPr>
              <w:tab/>
            </w:r>
            <w:r w:rsidR="001C7E50" w:rsidRPr="004F7941">
              <w:rPr>
                <w:rStyle w:val="Hyperlink"/>
                <w:noProof/>
              </w:rPr>
              <w:t>Windows Builds</w:t>
            </w:r>
            <w:r w:rsidR="001C7E50">
              <w:rPr>
                <w:noProof/>
                <w:webHidden/>
              </w:rPr>
              <w:tab/>
            </w:r>
            <w:r w:rsidR="001C7E50">
              <w:rPr>
                <w:noProof/>
                <w:webHidden/>
              </w:rPr>
              <w:fldChar w:fldCharType="begin"/>
            </w:r>
            <w:r w:rsidR="001C7E50">
              <w:rPr>
                <w:noProof/>
                <w:webHidden/>
              </w:rPr>
              <w:instrText xml:space="preserve"> PAGEREF _Toc60868843 \h </w:instrText>
            </w:r>
            <w:r w:rsidR="001C7E50">
              <w:rPr>
                <w:noProof/>
                <w:webHidden/>
              </w:rPr>
            </w:r>
            <w:r w:rsidR="001C7E50">
              <w:rPr>
                <w:noProof/>
                <w:webHidden/>
              </w:rPr>
              <w:fldChar w:fldCharType="separate"/>
            </w:r>
            <w:r w:rsidR="004775CB">
              <w:rPr>
                <w:noProof/>
                <w:webHidden/>
              </w:rPr>
              <w:t>6</w:t>
            </w:r>
            <w:r w:rsidR="001C7E50">
              <w:rPr>
                <w:noProof/>
                <w:webHidden/>
              </w:rPr>
              <w:fldChar w:fldCharType="end"/>
            </w:r>
          </w:hyperlink>
        </w:p>
        <w:p w14:paraId="45E9B9FC" w14:textId="19CB087D" w:rsidR="001C7E50" w:rsidRDefault="006C688F">
          <w:pPr>
            <w:pStyle w:val="TOC2"/>
            <w:tabs>
              <w:tab w:val="left" w:pos="880"/>
              <w:tab w:val="right" w:leader="dot" w:pos="9350"/>
            </w:tabs>
            <w:rPr>
              <w:rFonts w:eastAsiaTheme="minorEastAsia" w:cstheme="minorBidi"/>
              <w:b w:val="0"/>
              <w:bCs w:val="0"/>
              <w:noProof/>
            </w:rPr>
          </w:pPr>
          <w:hyperlink w:anchor="_Toc60868844" w:history="1">
            <w:r w:rsidR="001C7E50" w:rsidRPr="004F7941">
              <w:rPr>
                <w:rStyle w:val="Hyperlink"/>
                <w:noProof/>
              </w:rPr>
              <w:t>2.8</w:t>
            </w:r>
            <w:r w:rsidR="001C7E50">
              <w:rPr>
                <w:rFonts w:eastAsiaTheme="minorEastAsia" w:cstheme="minorBidi"/>
                <w:b w:val="0"/>
                <w:bCs w:val="0"/>
                <w:noProof/>
              </w:rPr>
              <w:tab/>
            </w:r>
            <w:r w:rsidR="001C7E50" w:rsidRPr="004F7941">
              <w:rPr>
                <w:rStyle w:val="Hyperlink"/>
                <w:noProof/>
              </w:rPr>
              <w:t>Installer Builds</w:t>
            </w:r>
            <w:r w:rsidR="001C7E50">
              <w:rPr>
                <w:noProof/>
                <w:webHidden/>
              </w:rPr>
              <w:tab/>
            </w:r>
            <w:r w:rsidR="001C7E50">
              <w:rPr>
                <w:noProof/>
                <w:webHidden/>
              </w:rPr>
              <w:fldChar w:fldCharType="begin"/>
            </w:r>
            <w:r w:rsidR="001C7E50">
              <w:rPr>
                <w:noProof/>
                <w:webHidden/>
              </w:rPr>
              <w:instrText xml:space="preserve"> PAGEREF _Toc60868844 \h </w:instrText>
            </w:r>
            <w:r w:rsidR="001C7E50">
              <w:rPr>
                <w:noProof/>
                <w:webHidden/>
              </w:rPr>
            </w:r>
            <w:r w:rsidR="001C7E50">
              <w:rPr>
                <w:noProof/>
                <w:webHidden/>
              </w:rPr>
              <w:fldChar w:fldCharType="separate"/>
            </w:r>
            <w:r w:rsidR="004775CB">
              <w:rPr>
                <w:noProof/>
                <w:webHidden/>
              </w:rPr>
              <w:t>7</w:t>
            </w:r>
            <w:r w:rsidR="001C7E50">
              <w:rPr>
                <w:noProof/>
                <w:webHidden/>
              </w:rPr>
              <w:fldChar w:fldCharType="end"/>
            </w:r>
          </w:hyperlink>
        </w:p>
        <w:p w14:paraId="3290E472" w14:textId="3F52DC36" w:rsidR="001C7E50" w:rsidRDefault="006C688F">
          <w:pPr>
            <w:pStyle w:val="TOC1"/>
            <w:tabs>
              <w:tab w:val="left" w:pos="440"/>
              <w:tab w:val="right" w:leader="dot" w:pos="9350"/>
            </w:tabs>
            <w:rPr>
              <w:rFonts w:eastAsiaTheme="minorEastAsia" w:cstheme="minorBidi"/>
              <w:b w:val="0"/>
              <w:bCs w:val="0"/>
              <w:i w:val="0"/>
              <w:iCs w:val="0"/>
              <w:noProof/>
              <w:sz w:val="22"/>
              <w:szCs w:val="22"/>
            </w:rPr>
          </w:pPr>
          <w:hyperlink w:anchor="_Toc60868845" w:history="1">
            <w:r w:rsidR="001C7E50" w:rsidRPr="004F7941">
              <w:rPr>
                <w:rStyle w:val="Hyperlink"/>
                <w:noProof/>
              </w:rPr>
              <w:t>3</w:t>
            </w:r>
            <w:r w:rsidR="001C7E50">
              <w:rPr>
                <w:rFonts w:eastAsiaTheme="minorEastAsia" w:cstheme="minorBidi"/>
                <w:b w:val="0"/>
                <w:bCs w:val="0"/>
                <w:i w:val="0"/>
                <w:iCs w:val="0"/>
                <w:noProof/>
                <w:sz w:val="22"/>
                <w:szCs w:val="22"/>
              </w:rPr>
              <w:tab/>
            </w:r>
            <w:r w:rsidR="001C7E50" w:rsidRPr="004F7941">
              <w:rPr>
                <w:rStyle w:val="Hyperlink"/>
                <w:noProof/>
              </w:rPr>
              <w:t>FNCS and HELICS Examples</w:t>
            </w:r>
            <w:r w:rsidR="001C7E50">
              <w:rPr>
                <w:noProof/>
                <w:webHidden/>
              </w:rPr>
              <w:tab/>
            </w:r>
            <w:r w:rsidR="001C7E50">
              <w:rPr>
                <w:noProof/>
                <w:webHidden/>
              </w:rPr>
              <w:fldChar w:fldCharType="begin"/>
            </w:r>
            <w:r w:rsidR="001C7E50">
              <w:rPr>
                <w:noProof/>
                <w:webHidden/>
              </w:rPr>
              <w:instrText xml:space="preserve"> PAGEREF _Toc60868845 \h </w:instrText>
            </w:r>
            <w:r w:rsidR="001C7E50">
              <w:rPr>
                <w:noProof/>
                <w:webHidden/>
              </w:rPr>
            </w:r>
            <w:r w:rsidR="001C7E50">
              <w:rPr>
                <w:noProof/>
                <w:webHidden/>
              </w:rPr>
              <w:fldChar w:fldCharType="separate"/>
            </w:r>
            <w:r w:rsidR="004775CB">
              <w:rPr>
                <w:noProof/>
                <w:webHidden/>
              </w:rPr>
              <w:t>7</w:t>
            </w:r>
            <w:r w:rsidR="001C7E50">
              <w:rPr>
                <w:noProof/>
                <w:webHidden/>
              </w:rPr>
              <w:fldChar w:fldCharType="end"/>
            </w:r>
          </w:hyperlink>
        </w:p>
        <w:p w14:paraId="7B98B277" w14:textId="16A43B8C" w:rsidR="001C7E50" w:rsidRDefault="006C688F">
          <w:pPr>
            <w:pStyle w:val="TOC1"/>
            <w:tabs>
              <w:tab w:val="left" w:pos="440"/>
              <w:tab w:val="right" w:leader="dot" w:pos="9350"/>
            </w:tabs>
            <w:rPr>
              <w:rFonts w:eastAsiaTheme="minorEastAsia" w:cstheme="minorBidi"/>
              <w:b w:val="0"/>
              <w:bCs w:val="0"/>
              <w:i w:val="0"/>
              <w:iCs w:val="0"/>
              <w:noProof/>
              <w:sz w:val="22"/>
              <w:szCs w:val="22"/>
            </w:rPr>
          </w:pPr>
          <w:hyperlink w:anchor="_Toc60868846" w:history="1">
            <w:r w:rsidR="001C7E50" w:rsidRPr="004F7941">
              <w:rPr>
                <w:rStyle w:val="Hyperlink"/>
                <w:noProof/>
              </w:rPr>
              <w:t>4</w:t>
            </w:r>
            <w:r w:rsidR="001C7E50">
              <w:rPr>
                <w:rFonts w:eastAsiaTheme="minorEastAsia" w:cstheme="minorBidi"/>
                <w:b w:val="0"/>
                <w:bCs w:val="0"/>
                <w:i w:val="0"/>
                <w:iCs w:val="0"/>
                <w:noProof/>
                <w:sz w:val="22"/>
                <w:szCs w:val="22"/>
              </w:rPr>
              <w:tab/>
            </w:r>
            <w:r w:rsidR="001C7E50" w:rsidRPr="004F7941">
              <w:rPr>
                <w:rStyle w:val="Hyperlink"/>
                <w:noProof/>
              </w:rPr>
              <w:t>Developer Notes for OpenDSSCmd</w:t>
            </w:r>
            <w:r w:rsidR="001C7E50">
              <w:rPr>
                <w:noProof/>
                <w:webHidden/>
              </w:rPr>
              <w:tab/>
            </w:r>
            <w:r w:rsidR="001C7E50">
              <w:rPr>
                <w:noProof/>
                <w:webHidden/>
              </w:rPr>
              <w:fldChar w:fldCharType="begin"/>
            </w:r>
            <w:r w:rsidR="001C7E50">
              <w:rPr>
                <w:noProof/>
                <w:webHidden/>
              </w:rPr>
              <w:instrText xml:space="preserve"> PAGEREF _Toc60868846 \h </w:instrText>
            </w:r>
            <w:r w:rsidR="001C7E50">
              <w:rPr>
                <w:noProof/>
                <w:webHidden/>
              </w:rPr>
            </w:r>
            <w:r w:rsidR="001C7E50">
              <w:rPr>
                <w:noProof/>
                <w:webHidden/>
              </w:rPr>
              <w:fldChar w:fldCharType="separate"/>
            </w:r>
            <w:r w:rsidR="004775CB">
              <w:rPr>
                <w:noProof/>
                <w:webHidden/>
              </w:rPr>
              <w:t>9</w:t>
            </w:r>
            <w:r w:rsidR="001C7E50">
              <w:rPr>
                <w:noProof/>
                <w:webHidden/>
              </w:rPr>
              <w:fldChar w:fldCharType="end"/>
            </w:r>
          </w:hyperlink>
        </w:p>
        <w:p w14:paraId="2C038341" w14:textId="056872DA" w:rsidR="001C7E50" w:rsidRDefault="006C688F">
          <w:pPr>
            <w:pStyle w:val="TOC2"/>
            <w:tabs>
              <w:tab w:val="left" w:pos="880"/>
              <w:tab w:val="right" w:leader="dot" w:pos="9350"/>
            </w:tabs>
            <w:rPr>
              <w:rFonts w:eastAsiaTheme="minorEastAsia" w:cstheme="minorBidi"/>
              <w:b w:val="0"/>
              <w:bCs w:val="0"/>
              <w:noProof/>
            </w:rPr>
          </w:pPr>
          <w:hyperlink w:anchor="_Toc60868847" w:history="1">
            <w:r w:rsidR="001C7E50" w:rsidRPr="004F7941">
              <w:rPr>
                <w:rStyle w:val="Hyperlink"/>
                <w:noProof/>
              </w:rPr>
              <w:t>4.1</w:t>
            </w:r>
            <w:r w:rsidR="001C7E50">
              <w:rPr>
                <w:rFonts w:eastAsiaTheme="minorEastAsia" w:cstheme="minorBidi"/>
                <w:b w:val="0"/>
                <w:bCs w:val="0"/>
                <w:noProof/>
              </w:rPr>
              <w:tab/>
            </w:r>
            <w:r w:rsidR="001C7E50" w:rsidRPr="004F7941">
              <w:rPr>
                <w:rStyle w:val="Hyperlink"/>
                <w:noProof/>
              </w:rPr>
              <w:t>Source Code Directories</w:t>
            </w:r>
            <w:r w:rsidR="001C7E50">
              <w:rPr>
                <w:noProof/>
                <w:webHidden/>
              </w:rPr>
              <w:tab/>
            </w:r>
            <w:r w:rsidR="001C7E50">
              <w:rPr>
                <w:noProof/>
                <w:webHidden/>
              </w:rPr>
              <w:fldChar w:fldCharType="begin"/>
            </w:r>
            <w:r w:rsidR="001C7E50">
              <w:rPr>
                <w:noProof/>
                <w:webHidden/>
              </w:rPr>
              <w:instrText xml:space="preserve"> PAGEREF _Toc60868847 \h </w:instrText>
            </w:r>
            <w:r w:rsidR="001C7E50">
              <w:rPr>
                <w:noProof/>
                <w:webHidden/>
              </w:rPr>
            </w:r>
            <w:r w:rsidR="001C7E50">
              <w:rPr>
                <w:noProof/>
                <w:webHidden/>
              </w:rPr>
              <w:fldChar w:fldCharType="separate"/>
            </w:r>
            <w:r w:rsidR="004775CB">
              <w:rPr>
                <w:noProof/>
                <w:webHidden/>
              </w:rPr>
              <w:t>9</w:t>
            </w:r>
            <w:r w:rsidR="001C7E50">
              <w:rPr>
                <w:noProof/>
                <w:webHidden/>
              </w:rPr>
              <w:fldChar w:fldCharType="end"/>
            </w:r>
          </w:hyperlink>
        </w:p>
        <w:p w14:paraId="1DCF308D" w14:textId="210051CE" w:rsidR="001C7E50" w:rsidRDefault="006C688F">
          <w:pPr>
            <w:pStyle w:val="TOC2"/>
            <w:tabs>
              <w:tab w:val="left" w:pos="880"/>
              <w:tab w:val="right" w:leader="dot" w:pos="9350"/>
            </w:tabs>
            <w:rPr>
              <w:rFonts w:eastAsiaTheme="minorEastAsia" w:cstheme="minorBidi"/>
              <w:b w:val="0"/>
              <w:bCs w:val="0"/>
              <w:noProof/>
            </w:rPr>
          </w:pPr>
          <w:hyperlink w:anchor="_Toc60868848" w:history="1">
            <w:r w:rsidR="001C7E50" w:rsidRPr="004F7941">
              <w:rPr>
                <w:rStyle w:val="Hyperlink"/>
                <w:noProof/>
              </w:rPr>
              <w:t>4.2</w:t>
            </w:r>
            <w:r w:rsidR="001C7E50">
              <w:rPr>
                <w:rFonts w:eastAsiaTheme="minorEastAsia" w:cstheme="minorBidi"/>
                <w:b w:val="0"/>
                <w:bCs w:val="0"/>
                <w:noProof/>
              </w:rPr>
              <w:tab/>
            </w:r>
            <w:r w:rsidR="001C7E50" w:rsidRPr="004F7941">
              <w:rPr>
                <w:rStyle w:val="Hyperlink"/>
                <w:noProof/>
              </w:rPr>
              <w:t>Work in Progress for FNCS Publications</w:t>
            </w:r>
            <w:r w:rsidR="001C7E50">
              <w:rPr>
                <w:noProof/>
                <w:webHidden/>
              </w:rPr>
              <w:tab/>
            </w:r>
            <w:r w:rsidR="001C7E50">
              <w:rPr>
                <w:noProof/>
                <w:webHidden/>
              </w:rPr>
              <w:fldChar w:fldCharType="begin"/>
            </w:r>
            <w:r w:rsidR="001C7E50">
              <w:rPr>
                <w:noProof/>
                <w:webHidden/>
              </w:rPr>
              <w:instrText xml:space="preserve"> PAGEREF _Toc60868848 \h </w:instrText>
            </w:r>
            <w:r w:rsidR="001C7E50">
              <w:rPr>
                <w:noProof/>
                <w:webHidden/>
              </w:rPr>
            </w:r>
            <w:r w:rsidR="001C7E50">
              <w:rPr>
                <w:noProof/>
                <w:webHidden/>
              </w:rPr>
              <w:fldChar w:fldCharType="separate"/>
            </w:r>
            <w:r w:rsidR="004775CB">
              <w:rPr>
                <w:noProof/>
                <w:webHidden/>
              </w:rPr>
              <w:t>10</w:t>
            </w:r>
            <w:r w:rsidR="001C7E50">
              <w:rPr>
                <w:noProof/>
                <w:webHidden/>
              </w:rPr>
              <w:fldChar w:fldCharType="end"/>
            </w:r>
          </w:hyperlink>
        </w:p>
        <w:p w14:paraId="30866631" w14:textId="06044D78" w:rsidR="001C7E50" w:rsidRDefault="006C688F">
          <w:pPr>
            <w:pStyle w:val="TOC2"/>
            <w:tabs>
              <w:tab w:val="left" w:pos="880"/>
              <w:tab w:val="right" w:leader="dot" w:pos="9350"/>
            </w:tabs>
            <w:rPr>
              <w:rFonts w:eastAsiaTheme="minorEastAsia" w:cstheme="minorBidi"/>
              <w:b w:val="0"/>
              <w:bCs w:val="0"/>
              <w:noProof/>
            </w:rPr>
          </w:pPr>
          <w:hyperlink w:anchor="_Toc60868849" w:history="1">
            <w:r w:rsidR="001C7E50" w:rsidRPr="004F7941">
              <w:rPr>
                <w:rStyle w:val="Hyperlink"/>
                <w:noProof/>
              </w:rPr>
              <w:t>4.3</w:t>
            </w:r>
            <w:r w:rsidR="001C7E50">
              <w:rPr>
                <w:rFonts w:eastAsiaTheme="minorEastAsia" w:cstheme="minorBidi"/>
                <w:b w:val="0"/>
                <w:bCs w:val="0"/>
                <w:noProof/>
              </w:rPr>
              <w:tab/>
            </w:r>
            <w:r w:rsidR="001C7E50" w:rsidRPr="004F7941">
              <w:rPr>
                <w:rStyle w:val="Hyperlink"/>
                <w:noProof/>
              </w:rPr>
              <w:t>Open Issues</w:t>
            </w:r>
            <w:r w:rsidR="001C7E50">
              <w:rPr>
                <w:noProof/>
                <w:webHidden/>
              </w:rPr>
              <w:tab/>
            </w:r>
            <w:r w:rsidR="001C7E50">
              <w:rPr>
                <w:noProof/>
                <w:webHidden/>
              </w:rPr>
              <w:fldChar w:fldCharType="begin"/>
            </w:r>
            <w:r w:rsidR="001C7E50">
              <w:rPr>
                <w:noProof/>
                <w:webHidden/>
              </w:rPr>
              <w:instrText xml:space="preserve"> PAGEREF _Toc60868849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2F0B3EE4" w14:textId="5EF50EDA" w:rsidR="001C7E50" w:rsidRDefault="006C688F">
          <w:pPr>
            <w:pStyle w:val="TOC2"/>
            <w:tabs>
              <w:tab w:val="left" w:pos="880"/>
              <w:tab w:val="right" w:leader="dot" w:pos="9350"/>
            </w:tabs>
            <w:rPr>
              <w:rFonts w:eastAsiaTheme="minorEastAsia" w:cstheme="minorBidi"/>
              <w:b w:val="0"/>
              <w:bCs w:val="0"/>
              <w:noProof/>
            </w:rPr>
          </w:pPr>
          <w:hyperlink w:anchor="_Toc60868850" w:history="1">
            <w:r w:rsidR="001C7E50" w:rsidRPr="004F7941">
              <w:rPr>
                <w:rStyle w:val="Hyperlink"/>
                <w:noProof/>
              </w:rPr>
              <w:t>4.4</w:t>
            </w:r>
            <w:r w:rsidR="001C7E50">
              <w:rPr>
                <w:rFonts w:eastAsiaTheme="minorEastAsia" w:cstheme="minorBidi"/>
                <w:b w:val="0"/>
                <w:bCs w:val="0"/>
                <w:noProof/>
              </w:rPr>
              <w:tab/>
            </w:r>
            <w:r w:rsidR="001C7E50" w:rsidRPr="004F7941">
              <w:rPr>
                <w:rStyle w:val="Hyperlink"/>
                <w:noProof/>
              </w:rPr>
              <w:t>Using Lazarus instead of FPC from the Command Line</w:t>
            </w:r>
            <w:r w:rsidR="001C7E50">
              <w:rPr>
                <w:noProof/>
                <w:webHidden/>
              </w:rPr>
              <w:tab/>
            </w:r>
            <w:r w:rsidR="001C7E50">
              <w:rPr>
                <w:noProof/>
                <w:webHidden/>
              </w:rPr>
              <w:fldChar w:fldCharType="begin"/>
            </w:r>
            <w:r w:rsidR="001C7E50">
              <w:rPr>
                <w:noProof/>
                <w:webHidden/>
              </w:rPr>
              <w:instrText xml:space="preserve"> PAGEREF _Toc60868850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5D78898B" w14:textId="2B8E91DA" w:rsidR="001C7E50" w:rsidRDefault="006C688F">
          <w:pPr>
            <w:pStyle w:val="TOC2"/>
            <w:tabs>
              <w:tab w:val="left" w:pos="880"/>
              <w:tab w:val="right" w:leader="dot" w:pos="9350"/>
            </w:tabs>
            <w:rPr>
              <w:rFonts w:eastAsiaTheme="minorEastAsia" w:cstheme="minorBidi"/>
              <w:b w:val="0"/>
              <w:bCs w:val="0"/>
              <w:noProof/>
            </w:rPr>
          </w:pPr>
          <w:hyperlink w:anchor="_Toc60868851" w:history="1">
            <w:r w:rsidR="001C7E50" w:rsidRPr="004F7941">
              <w:rPr>
                <w:rStyle w:val="Hyperlink"/>
                <w:noProof/>
              </w:rPr>
              <w:t>4.5</w:t>
            </w:r>
            <w:r w:rsidR="001C7E50">
              <w:rPr>
                <w:rFonts w:eastAsiaTheme="minorEastAsia" w:cstheme="minorBidi"/>
                <w:b w:val="0"/>
                <w:bCs w:val="0"/>
                <w:noProof/>
              </w:rPr>
              <w:tab/>
            </w:r>
            <w:r w:rsidR="001C7E50" w:rsidRPr="004F7941">
              <w:rPr>
                <w:rStyle w:val="Hyperlink"/>
                <w:noProof/>
              </w:rPr>
              <w:t>Other OpenDSS Development Branches</w:t>
            </w:r>
            <w:r w:rsidR="001C7E50">
              <w:rPr>
                <w:noProof/>
                <w:webHidden/>
              </w:rPr>
              <w:tab/>
            </w:r>
            <w:r w:rsidR="001C7E50">
              <w:rPr>
                <w:noProof/>
                <w:webHidden/>
              </w:rPr>
              <w:fldChar w:fldCharType="begin"/>
            </w:r>
            <w:r w:rsidR="001C7E50">
              <w:rPr>
                <w:noProof/>
                <w:webHidden/>
              </w:rPr>
              <w:instrText xml:space="preserve"> PAGEREF _Toc60868851 \h </w:instrText>
            </w:r>
            <w:r w:rsidR="001C7E50">
              <w:rPr>
                <w:noProof/>
                <w:webHidden/>
              </w:rPr>
            </w:r>
            <w:r w:rsidR="001C7E50">
              <w:rPr>
                <w:noProof/>
                <w:webHidden/>
              </w:rPr>
              <w:fldChar w:fldCharType="separate"/>
            </w:r>
            <w:r w:rsidR="004775CB">
              <w:rPr>
                <w:noProof/>
                <w:webHidden/>
              </w:rPr>
              <w:t>11</w:t>
            </w:r>
            <w:r w:rsidR="001C7E50">
              <w:rPr>
                <w:noProof/>
                <w:webHidden/>
              </w:rPr>
              <w:fldChar w:fldCharType="end"/>
            </w:r>
          </w:hyperlink>
        </w:p>
        <w:p w14:paraId="744175BB" w14:textId="5D8669A2" w:rsidR="001C7E50" w:rsidRDefault="006C688F">
          <w:pPr>
            <w:pStyle w:val="TOC1"/>
            <w:tabs>
              <w:tab w:val="left" w:pos="440"/>
              <w:tab w:val="right" w:leader="dot" w:pos="9350"/>
            </w:tabs>
            <w:rPr>
              <w:rFonts w:eastAsiaTheme="minorEastAsia" w:cstheme="minorBidi"/>
              <w:b w:val="0"/>
              <w:bCs w:val="0"/>
              <w:i w:val="0"/>
              <w:iCs w:val="0"/>
              <w:noProof/>
              <w:sz w:val="22"/>
              <w:szCs w:val="22"/>
            </w:rPr>
          </w:pPr>
          <w:hyperlink w:anchor="_Toc60868852" w:history="1">
            <w:r w:rsidR="001C7E50" w:rsidRPr="004F7941">
              <w:rPr>
                <w:rStyle w:val="Hyperlink"/>
                <w:noProof/>
              </w:rPr>
              <w:t>5</w:t>
            </w:r>
            <w:r w:rsidR="001C7E50">
              <w:rPr>
                <w:rFonts w:eastAsiaTheme="minorEastAsia" w:cstheme="minorBidi"/>
                <w:b w:val="0"/>
                <w:bCs w:val="0"/>
                <w:i w:val="0"/>
                <w:iCs w:val="0"/>
                <w:noProof/>
                <w:sz w:val="22"/>
                <w:szCs w:val="22"/>
              </w:rPr>
              <w:tab/>
            </w:r>
            <w:r w:rsidR="001C7E50" w:rsidRPr="004F7941">
              <w:rPr>
                <w:rStyle w:val="Hyperlink"/>
                <w:noProof/>
              </w:rPr>
              <w:t>References</w:t>
            </w:r>
            <w:r w:rsidR="001C7E50">
              <w:rPr>
                <w:noProof/>
                <w:webHidden/>
              </w:rPr>
              <w:tab/>
            </w:r>
            <w:r w:rsidR="001C7E50">
              <w:rPr>
                <w:noProof/>
                <w:webHidden/>
              </w:rPr>
              <w:fldChar w:fldCharType="begin"/>
            </w:r>
            <w:r w:rsidR="001C7E50">
              <w:rPr>
                <w:noProof/>
                <w:webHidden/>
              </w:rPr>
              <w:instrText xml:space="preserve"> PAGEREF _Toc60868852 \h </w:instrText>
            </w:r>
            <w:r w:rsidR="001C7E50">
              <w:rPr>
                <w:noProof/>
                <w:webHidden/>
              </w:rPr>
            </w:r>
            <w:r w:rsidR="001C7E50">
              <w:rPr>
                <w:noProof/>
                <w:webHidden/>
              </w:rPr>
              <w:fldChar w:fldCharType="separate"/>
            </w:r>
            <w:r w:rsidR="004775CB">
              <w:rPr>
                <w:noProof/>
                <w:webHidden/>
              </w:rPr>
              <w:t>12</w:t>
            </w:r>
            <w:r w:rsidR="001C7E50">
              <w:rPr>
                <w:noProof/>
                <w:webHidden/>
              </w:rPr>
              <w:fldChar w:fldCharType="end"/>
            </w:r>
          </w:hyperlink>
        </w:p>
        <w:p w14:paraId="419B2BB9" w14:textId="0E4E77C7" w:rsidR="004D06C8" w:rsidRDefault="004D06C8">
          <w:r>
            <w:rPr>
              <w:b/>
              <w:bCs/>
              <w:noProof/>
            </w:rPr>
            <w:fldChar w:fldCharType="end"/>
          </w:r>
        </w:p>
      </w:sdtContent>
    </w:sdt>
    <w:p w14:paraId="32B1A498" w14:textId="0B5CD7A5" w:rsidR="004D06C8" w:rsidRDefault="004D06C8" w:rsidP="004D06C8">
      <w:pPr>
        <w:pStyle w:val="Heading1"/>
      </w:pPr>
      <w:bookmarkStart w:id="0" w:name="_Toc60868835"/>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4FA89E0E" w:rsidR="0096345C" w:rsidRDefault="00FC7705">
      <w:r>
        <w:t>OpenDSS wa</w:t>
      </w:r>
      <w:r w:rsidR="007D23BE">
        <w:t xml:space="preserve">s written in Delphi (a Windows-specific version of Pascal), and it requires the KLUSolve sparse matrix solver, which was written in C/C++. After compiling KLUSol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lastRenderedPageBreak/>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77777777"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opendsscmd”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opendsscmd filename.dss” from a command prompt. This runs the OpenDSS commands in filename.dss, and then exits immediately.</w:t>
      </w:r>
    </w:p>
    <w:p w14:paraId="53E5D411" w14:textId="271DE17F" w:rsidR="00B955F9" w:rsidRDefault="00B955F9" w:rsidP="00DB6371">
      <w:pPr>
        <w:pStyle w:val="ListParagraph"/>
        <w:numPr>
          <w:ilvl w:val="0"/>
          <w:numId w:val="14"/>
        </w:numPr>
      </w:pPr>
      <w:r>
        <w:t>You can enter “opendsscmd –f” from a command prompt; this enters a FNCS time step loop.</w:t>
      </w:r>
    </w:p>
    <w:p w14:paraId="50473D16" w14:textId="7983E49A" w:rsidR="00610E40" w:rsidRDefault="00B955F9" w:rsidP="00DB6371">
      <w:pPr>
        <w:pStyle w:val="ListParagraph"/>
        <w:numPr>
          <w:ilvl w:val="0"/>
          <w:numId w:val="14"/>
        </w:numPr>
      </w:pPr>
      <w:r>
        <w:t>You can enter “opendsscmd –f filename.dss” from a command prompt. This runs the OpenDSS commands in filename.dss, and then enters a FNCS time step loop.</w:t>
      </w:r>
    </w:p>
    <w:p w14:paraId="5A109CA5" w14:textId="45790FC5" w:rsidR="0055732F" w:rsidRDefault="00664028" w:rsidP="004D06C8">
      <w:pPr>
        <w:pStyle w:val="Heading1"/>
      </w:pPr>
      <w:bookmarkStart w:id="1" w:name="_Toc60868836"/>
      <w:r>
        <w:t>Streamlined</w:t>
      </w:r>
      <w:r w:rsidR="0055732F">
        <w:t xml:space="preserve"> Build Instructions</w:t>
      </w:r>
      <w:bookmarkEnd w:id="1"/>
    </w:p>
    <w:p w14:paraId="55446895" w14:textId="38DCBA42" w:rsidR="000E681C" w:rsidRDefault="000E681C" w:rsidP="00B7294A">
      <w:r>
        <w:t>These instructions were tested on Mac OS X Mojave, Ubuntu 18.04 and Windows 10. The streamlined build includes OpenDSSCmd, FNCS and HELICS. On Linux and Mac OS X, the build uses the GNU C/C++ compiler, gcc/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OpenDSS, a</w:t>
      </w:r>
      <w:r w:rsidR="00DF7117">
        <w:t>s</w:t>
      </w:r>
      <w:r>
        <w:t xml:space="preserve"> described later.</w:t>
      </w:r>
    </w:p>
    <w:p w14:paraId="1E3211B6" w14:textId="77777777" w:rsidR="00860783" w:rsidRDefault="000E681C" w:rsidP="00B7294A">
      <w:r>
        <w:t>These instructions no longer assume that GridLAB-D is built first on the target computer.</w:t>
      </w:r>
      <w:r w:rsidR="007215CE">
        <w:t xml:space="preserve"> You can install or build packages that include both OpenDSSCmd and GridLAB-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GridLAB-D itself can be installed alongside</w:t>
      </w:r>
      <w:r w:rsidR="007215CE">
        <w:t xml:space="preserve"> </w:t>
      </w:r>
      <w:r w:rsidR="00B75C9B">
        <w:t xml:space="preserve">OpenDSS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0868837"/>
      <w:r>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r w:rsidRPr="0050469F">
        <w:rPr>
          <w:color w:val="666666"/>
        </w:rPr>
        <w:t>-</w:t>
      </w:r>
      <w:r w:rsidRPr="0050469F">
        <w:t>lfs</w:t>
      </w:r>
    </w:p>
    <w:p w14:paraId="17D5C567" w14:textId="77777777"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cmake</w:t>
      </w:r>
    </w:p>
    <w:p w14:paraId="7E3BCE36" w14:textId="36CCA5BC"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czmq-dev</w:t>
      </w:r>
    </w:p>
    <w:p w14:paraId="140BB742" w14:textId="55A1C2BD" w:rsidR="00202E07" w:rsidRPr="00202E07"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fpc</w:t>
      </w:r>
    </w:p>
    <w:p w14:paraId="3107A26E" w14:textId="77777777" w:rsidR="004A0D56" w:rsidRDefault="004A0D56">
      <w:pPr>
        <w:spacing w:after="160"/>
        <w:rPr>
          <w:rFonts w:eastAsia="Times New Roman" w:cstheme="minorHAnsi"/>
          <w:color w:val="404040"/>
        </w:rPr>
      </w:pPr>
      <w:r>
        <w:rPr>
          <w:rFonts w:eastAsia="Times New Roman" w:cstheme="minorHAnsi"/>
          <w:color w:val="404040"/>
        </w:rPr>
        <w:br w:type="page"/>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lastRenderedPageBreak/>
        <w:t>On Centos (version 8 tested):</w:t>
      </w:r>
    </w:p>
    <w:p w14:paraId="1C3C5FE7" w14:textId="08AC60A2" w:rsidR="00850263" w:rsidRDefault="00850263" w:rsidP="005B7A0C">
      <w:pPr>
        <w:pStyle w:val="Code"/>
      </w:pPr>
      <w:r>
        <w:t>sudo dnf clean all</w:t>
      </w:r>
    </w:p>
    <w:p w14:paraId="3940FF94" w14:textId="0CEF21CB" w:rsidR="005B7A0C" w:rsidRDefault="005B7A0C" w:rsidP="005B7A0C">
      <w:pPr>
        <w:pStyle w:val="Code"/>
      </w:pPr>
      <w:r>
        <w:t>sudo dnf update -y</w:t>
      </w:r>
    </w:p>
    <w:p w14:paraId="4CF01554" w14:textId="50B3AC8E" w:rsidR="004A0D56" w:rsidRDefault="004A0D56" w:rsidP="005B7A0C">
      <w:pPr>
        <w:pStyle w:val="Code"/>
      </w:pPr>
      <w:r>
        <w:t>sudo dnf install zeromq-devel -y</w:t>
      </w:r>
    </w:p>
    <w:p w14:paraId="5DF5D616" w14:textId="70E8FC1F" w:rsidR="004A0D56" w:rsidRDefault="004A0D56" w:rsidP="004A0D56">
      <w:pPr>
        <w:pStyle w:val="Code"/>
      </w:pPr>
      <w:r>
        <w:t>sudo dnf install czmq-devel -y</w:t>
      </w:r>
    </w:p>
    <w:p w14:paraId="2CB21086" w14:textId="24253718" w:rsidR="005B7A0C" w:rsidRDefault="005B7A0C" w:rsidP="005B7A0C">
      <w:pPr>
        <w:pStyle w:val="Code"/>
      </w:pPr>
      <w:r>
        <w:t>sudo dnf install fpc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sudo apt-get remove cmake</w:t>
      </w:r>
    </w:p>
    <w:p w14:paraId="7533ECBD" w14:textId="088495E4"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r>
        <w:t>sudo dnf remove cmake</w:t>
      </w:r>
    </w:p>
    <w:p w14:paraId="07E864EC" w14:textId="7E27245A" w:rsidR="00383A44" w:rsidRDefault="00383A44" w:rsidP="006E4BC7">
      <w:pPr>
        <w:pStyle w:val="Code"/>
      </w:pPr>
      <w:r>
        <w:t>sudo dnf install openssl</w:t>
      </w:r>
    </w:p>
    <w:p w14:paraId="3EAA9685" w14:textId="5FDF5CA4" w:rsidR="00383A44" w:rsidRDefault="00383A44" w:rsidP="006E4BC7">
      <w:pPr>
        <w:pStyle w:val="Code"/>
      </w:pPr>
      <w:r>
        <w:t>sudo dnf install openssl-devel</w:t>
      </w:r>
    </w:p>
    <w:p w14:paraId="2A51EDE0" w14:textId="5AEF1CC5" w:rsidR="00AF29D4" w:rsidRDefault="00AF29D4" w:rsidP="006E4BC7">
      <w:pPr>
        <w:pStyle w:val="Code"/>
      </w:pPr>
      <w:r>
        <w:t>cd ~/src</w:t>
      </w:r>
    </w:p>
    <w:p w14:paraId="2100C2E1" w14:textId="6759F559" w:rsidR="00AF29D4" w:rsidRDefault="00AF29D4" w:rsidP="006E4BC7">
      <w:pPr>
        <w:pStyle w:val="Code"/>
      </w:pPr>
      <w:r w:rsidRPr="00AF29D4">
        <w:t xml:space="preserve">wget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zxvf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r>
        <w:t>sudo make install</w:t>
      </w:r>
    </w:p>
    <w:p w14:paraId="259ADC9B" w14:textId="08480945" w:rsidR="00AF29D4" w:rsidRDefault="00AF29D4" w:rsidP="006E4BC7">
      <w:pPr>
        <w:pStyle w:val="Code"/>
      </w:pPr>
      <w:r>
        <w:t xml:space="preserve">cmak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sidRPr="00051399">
        <w:rPr>
          <w:rFonts w:eastAsia="Times New Roman" w:cstheme="minorHAnsi"/>
          <w:color w:val="404040"/>
        </w:rPr>
        <w:t>sudo apt-get remove fpc</w:t>
      </w:r>
    </w:p>
    <w:p w14:paraId="57A93C69" w14:textId="6A578364"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0868838"/>
      <w:r>
        <w:t>Mac OS X Build Environment</w:t>
      </w:r>
      <w:bookmarkEnd w:id="3"/>
    </w:p>
    <w:p w14:paraId="45F700B5" w14:textId="7B697C69" w:rsidR="00392F06" w:rsidRDefault="00392F06" w:rsidP="00392F06">
      <w:r>
        <w:t xml:space="preserve">Use </w:t>
      </w:r>
      <w:r w:rsidR="00A54A47">
        <w:t xml:space="preserve">Xcode and </w:t>
      </w:r>
      <w:r>
        <w:t>HomeBrew to install several packages</w:t>
      </w:r>
      <w:r w:rsidR="00A54A47">
        <w:t>:</w:t>
      </w:r>
    </w:p>
    <w:p w14:paraId="0AD23D2D" w14:textId="7FD4E37C" w:rsidR="00A54A47" w:rsidRDefault="00A54A47" w:rsidP="00C7360F">
      <w:pPr>
        <w:pStyle w:val="Code"/>
      </w:pPr>
      <w:r w:rsidRPr="00A54A47">
        <w:t xml:space="preserve">xcode-select </w:t>
      </w:r>
      <w:r>
        <w:t>–</w:t>
      </w:r>
      <w:r w:rsidRPr="00A54A47">
        <w:t>install</w:t>
      </w:r>
    </w:p>
    <w:p w14:paraId="25280655" w14:textId="2564AC7B" w:rsidR="00A54A47" w:rsidRDefault="00A54A47" w:rsidP="00C7360F">
      <w:pPr>
        <w:pStyle w:val="Code"/>
      </w:pPr>
      <w:r w:rsidRPr="00A54A47">
        <w:t>/bin/bash -c "$(curl -fsSL</w:t>
      </w:r>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brew install g</w:t>
      </w:r>
      <w:r w:rsidR="008E7F43">
        <w:t>db</w:t>
      </w:r>
    </w:p>
    <w:p w14:paraId="15E3534D" w14:textId="351D30F1" w:rsidR="00392F06" w:rsidRDefault="00392F06" w:rsidP="00C7360F">
      <w:pPr>
        <w:pStyle w:val="Code"/>
      </w:pPr>
      <w:r>
        <w:t>brew install cmake</w:t>
      </w:r>
    </w:p>
    <w:p w14:paraId="3BEB54CF" w14:textId="25BD0C35" w:rsidR="004A0D56" w:rsidRDefault="004A0D56" w:rsidP="00C7360F">
      <w:pPr>
        <w:pStyle w:val="Code"/>
      </w:pPr>
      <w:r>
        <w:t>brew install zmq</w:t>
      </w:r>
    </w:p>
    <w:p w14:paraId="608A0706" w14:textId="575507B8" w:rsidR="004A0D56" w:rsidRDefault="004A0D56" w:rsidP="00C7360F">
      <w:pPr>
        <w:pStyle w:val="Code"/>
      </w:pPr>
      <w:r>
        <w:t>brew install czmq</w:t>
      </w:r>
    </w:p>
    <w:p w14:paraId="6A690A3E" w14:textId="18D6C38E" w:rsidR="00392F06" w:rsidRDefault="00392F06" w:rsidP="00C7360F">
      <w:pPr>
        <w:pStyle w:val="Code"/>
      </w:pPr>
      <w:r>
        <w:t>brew install fpc</w:t>
      </w:r>
    </w:p>
    <w:p w14:paraId="0218D85C" w14:textId="079620DE"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OpenDSSCmd.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macosx.dmg installer.</w:t>
      </w:r>
    </w:p>
    <w:p w14:paraId="30EBAAB2" w14:textId="3F6036FD" w:rsidR="000E681C" w:rsidRDefault="00860783" w:rsidP="00860783">
      <w:pPr>
        <w:pStyle w:val="Heading2"/>
      </w:pPr>
      <w:bookmarkStart w:id="4" w:name="_Toc60868839"/>
      <w:r>
        <w:t>Windows Build Environment</w:t>
      </w:r>
      <w:bookmarkEnd w:id="4"/>
      <w:r w:rsidR="00B75C9B">
        <w:t xml:space="preserve"> </w:t>
      </w:r>
    </w:p>
    <w:p w14:paraId="401E4B38" w14:textId="1B6E10C5" w:rsidR="00A4160E" w:rsidRDefault="0050462F" w:rsidP="0050462F">
      <w:pPr>
        <w:pStyle w:val="ListParagraph"/>
        <w:numPr>
          <w:ilvl w:val="0"/>
          <w:numId w:val="5"/>
        </w:numPr>
        <w:ind w:left="360"/>
      </w:pPr>
      <w:r>
        <w:t xml:space="preserve">Install C/C++ compiler and Cmak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653BE836"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0A599E7" w:rsidR="00B91F49" w:rsidRPr="0050462F" w:rsidRDefault="00B91F49" w:rsidP="0050462F">
      <w:pPr>
        <w:pStyle w:val="ListParagraph"/>
        <w:numPr>
          <w:ilvl w:val="0"/>
          <w:numId w:val="5"/>
        </w:numPr>
        <w:ind w:left="360"/>
        <w:rPr>
          <w:rStyle w:val="Hyperlink"/>
          <w:color w:val="auto"/>
          <w:u w:val="none"/>
        </w:rPr>
      </w:pPr>
      <w:r>
        <w:lastRenderedPageBreak/>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29300C41"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0868840"/>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src</w:t>
      </w:r>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opendss</w:t>
      </w:r>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5F1FEE83" w:rsidR="00B36C1C" w:rsidRDefault="003B4F34" w:rsidP="00C7360F">
      <w:pPr>
        <w:pStyle w:val="Code"/>
      </w:pPr>
      <w:r w:rsidRPr="003B4F34">
        <w:t xml:space="preserve">svn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60868841"/>
      <w:r>
        <w:t>OpenDSS Repository</w:t>
      </w:r>
      <w:bookmarkEnd w:id="6"/>
    </w:p>
    <w:p w14:paraId="68D88C11" w14:textId="37D9D9B3" w:rsidR="00D5271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src</w:t>
      </w:r>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r w:rsidRPr="005E6CD8">
        <w:t xml:space="preserve">svn checkout </w:t>
      </w:r>
      <w:r w:rsidR="00F65199" w:rsidRPr="00F65199">
        <w:t>https://svn.code.sf.net/p/electricdss/code/trunk</w:t>
      </w:r>
    </w:p>
    <w:p w14:paraId="6CD3BFFB" w14:textId="3F55E4D2"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r w:rsidRPr="007F4E75">
        <w:rPr>
          <w:b/>
          <w:bCs/>
        </w:rPr>
        <w:t>mkdir OpenDSS or md OpenDSS</w:t>
      </w:r>
    </w:p>
    <w:p w14:paraId="59E2D2E0" w14:textId="77777777" w:rsidR="00120312" w:rsidRPr="007F4E75" w:rsidRDefault="00120312" w:rsidP="007F4E75">
      <w:pPr>
        <w:pStyle w:val="Code"/>
        <w:rPr>
          <w:b/>
          <w:bCs/>
        </w:rPr>
      </w:pPr>
      <w:r w:rsidRPr="007F4E75">
        <w:rPr>
          <w:b/>
          <w:bCs/>
        </w:rPr>
        <w:t>cd OpenDSS</w:t>
      </w:r>
    </w:p>
    <w:p w14:paraId="2FF367E3" w14:textId="204283F1" w:rsidR="00120312" w:rsidRPr="007F4E75" w:rsidRDefault="00120312" w:rsidP="007F4E75">
      <w:pPr>
        <w:pStyle w:val="Code"/>
        <w:rPr>
          <w:b/>
          <w:bCs/>
        </w:rPr>
      </w:pPr>
      <w:r w:rsidRPr="007F4E75">
        <w:rPr>
          <w:b/>
          <w:bCs/>
        </w:rPr>
        <w:t>svn checkout --depth immediates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oc</w:t>
      </w:r>
    </w:p>
    <w:p w14:paraId="226DC4AF"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Test</w:t>
      </w:r>
    </w:p>
    <w:p w14:paraId="681F2325"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Doc</w:t>
      </w:r>
    </w:p>
    <w:p w14:paraId="0D943DC7"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EPRITestCircuits</w:t>
      </w:r>
    </w:p>
    <w:p w14:paraId="0B12AE06"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Distrib/IEEETestCases</w:t>
      </w:r>
    </w:p>
    <w:p w14:paraId="66AACE88" w14:textId="77777777" w:rsidR="00120312" w:rsidRDefault="00120312" w:rsidP="007F4E75">
      <w:pPr>
        <w:pStyle w:val="Code"/>
      </w:pPr>
      <w:r w:rsidRPr="008E2646">
        <w:rPr>
          <w:rFonts w:cs="Times New Roman (Body CS)"/>
          <w:color w:val="A6A6A6" w:themeColor="background1" w:themeShade="A6"/>
        </w:rPr>
        <w:t>svn update --set-depth infinity Distrib/Examples</w:t>
      </w:r>
    </w:p>
    <w:p w14:paraId="41C213A5" w14:textId="77777777" w:rsidR="00120312" w:rsidRPr="007F4E75" w:rsidRDefault="00120312" w:rsidP="007F4E75">
      <w:pPr>
        <w:pStyle w:val="Code"/>
        <w:rPr>
          <w:b/>
          <w:bCs/>
        </w:rPr>
      </w:pPr>
      <w:r w:rsidRPr="007F4E75">
        <w:rPr>
          <w:b/>
          <w:bCs/>
        </w:rPr>
        <w:t>svn update --set-depth infinity Source/Common</w:t>
      </w:r>
    </w:p>
    <w:p w14:paraId="4D786B6B" w14:textId="77777777" w:rsidR="00120312" w:rsidRPr="007F4E75" w:rsidRDefault="00120312" w:rsidP="007F4E75">
      <w:pPr>
        <w:pStyle w:val="Code"/>
        <w:rPr>
          <w:b/>
          <w:bCs/>
        </w:rPr>
      </w:pPr>
      <w:r w:rsidRPr="007F4E75">
        <w:rPr>
          <w:b/>
          <w:bCs/>
        </w:rPr>
        <w:t>svn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r w:rsidRPr="008E2646">
        <w:rPr>
          <w:rFonts w:cs="Times New Roman (Body CS)"/>
          <w:color w:val="A6A6A6" w:themeColor="background1" w:themeShade="A6"/>
        </w:rPr>
        <w:t>svn update --set-depth infinity Source/DDLL</w:t>
      </w:r>
    </w:p>
    <w:p w14:paraId="50E7D052" w14:textId="77777777" w:rsidR="00120312" w:rsidRPr="007F4E75" w:rsidRDefault="00120312" w:rsidP="007F4E75">
      <w:pPr>
        <w:pStyle w:val="Code"/>
        <w:rPr>
          <w:b/>
          <w:bCs/>
        </w:rPr>
      </w:pPr>
      <w:r w:rsidRPr="007F4E75">
        <w:rPr>
          <w:b/>
          <w:bCs/>
        </w:rPr>
        <w:t>svn update --set-depth infinity Source/Controls</w:t>
      </w:r>
    </w:p>
    <w:p w14:paraId="682FA7F0" w14:textId="77777777" w:rsidR="00120312" w:rsidRPr="007F4E75" w:rsidRDefault="00120312" w:rsidP="007F4E75">
      <w:pPr>
        <w:pStyle w:val="Code"/>
        <w:rPr>
          <w:b/>
          <w:bCs/>
        </w:rPr>
      </w:pPr>
      <w:r w:rsidRPr="007F4E75">
        <w:rPr>
          <w:b/>
          <w:bCs/>
        </w:rPr>
        <w:t>svn update --set-depth infinity Source/Executive</w:t>
      </w:r>
    </w:p>
    <w:p w14:paraId="074A8D57" w14:textId="62BCDA2A" w:rsidR="00120312" w:rsidRPr="007F4E75" w:rsidRDefault="00120312" w:rsidP="007F4E75">
      <w:pPr>
        <w:pStyle w:val="Code"/>
        <w:rPr>
          <w:b/>
          <w:bCs/>
        </w:rPr>
      </w:pPr>
      <w:r w:rsidRPr="007F4E75">
        <w:rPr>
          <w:b/>
          <w:bCs/>
        </w:rPr>
        <w:t>svn update –</w:t>
      </w:r>
      <w:r w:rsidR="00C24721">
        <w:rPr>
          <w:b/>
          <w:bCs/>
        </w:rPr>
        <w:t>-</w:t>
      </w:r>
      <w:r w:rsidRPr="007F4E75">
        <w:rPr>
          <w:b/>
          <w:bCs/>
        </w:rPr>
        <w:t>set-depth infinity Source/epiktimer</w:t>
      </w:r>
    </w:p>
    <w:p w14:paraId="521CEC57" w14:textId="77777777" w:rsidR="00120312" w:rsidRPr="007F4E75" w:rsidRDefault="00120312" w:rsidP="007F4E75">
      <w:pPr>
        <w:pStyle w:val="Code"/>
        <w:rPr>
          <w:b/>
          <w:bCs/>
        </w:rPr>
      </w:pPr>
      <w:r w:rsidRPr="007F4E75">
        <w:rPr>
          <w:b/>
          <w:bCs/>
        </w:rPr>
        <w:t>svn update --set-depth infinity Source/General</w:t>
      </w:r>
    </w:p>
    <w:p w14:paraId="3AA3A61D" w14:textId="77777777" w:rsidR="00120312" w:rsidRPr="008E2646" w:rsidRDefault="00120312" w:rsidP="007F4E75">
      <w:pPr>
        <w:pStyle w:val="Code"/>
        <w:rPr>
          <w:bCs/>
          <w:color w:val="BFBFBF" w:themeColor="background1" w:themeShade="BF"/>
        </w:rPr>
      </w:pPr>
      <w:r w:rsidRPr="008E2646">
        <w:rPr>
          <w:bCs/>
          <w:color w:val="BFBFBF" w:themeColor="background1" w:themeShade="BF"/>
        </w:rPr>
        <w:t>svn update --set-depth infinity Source/generics.collections</w:t>
      </w:r>
    </w:p>
    <w:p w14:paraId="33287E94" w14:textId="77777777" w:rsidR="00120312" w:rsidRPr="007F4E75" w:rsidRDefault="00120312" w:rsidP="007F4E75">
      <w:pPr>
        <w:pStyle w:val="Code"/>
        <w:rPr>
          <w:b/>
          <w:bCs/>
        </w:rPr>
      </w:pPr>
      <w:r w:rsidRPr="007F4E75">
        <w:rPr>
          <w:b/>
          <w:bCs/>
        </w:rPr>
        <w:t>svn update --set-depth infinity Source/Meters</w:t>
      </w:r>
    </w:p>
    <w:p w14:paraId="338CB7A7" w14:textId="77777777" w:rsidR="00120312" w:rsidRPr="007F4E75" w:rsidRDefault="00120312" w:rsidP="007F4E75">
      <w:pPr>
        <w:pStyle w:val="Code"/>
        <w:rPr>
          <w:b/>
          <w:bCs/>
        </w:rPr>
      </w:pPr>
      <w:r w:rsidRPr="007F4E75">
        <w:rPr>
          <w:b/>
          <w:bCs/>
        </w:rPr>
        <w:t>svn update --set-depth infinity Source/Shared</w:t>
      </w:r>
    </w:p>
    <w:p w14:paraId="386E4AE0" w14:textId="77777777" w:rsidR="00120312" w:rsidRPr="007F4E75" w:rsidRDefault="00120312" w:rsidP="007F4E75">
      <w:pPr>
        <w:pStyle w:val="Code"/>
        <w:rPr>
          <w:b/>
          <w:bCs/>
        </w:rPr>
      </w:pPr>
      <w:r w:rsidRPr="007F4E75">
        <w:rPr>
          <w:b/>
          <w:bCs/>
        </w:rPr>
        <w:t>svn update --set-depth infinity Source/Parser</w:t>
      </w:r>
    </w:p>
    <w:p w14:paraId="7A3B389B" w14:textId="77777777" w:rsidR="00120312" w:rsidRPr="007F4E75" w:rsidRDefault="00120312" w:rsidP="007F4E75">
      <w:pPr>
        <w:pStyle w:val="Code"/>
        <w:rPr>
          <w:b/>
          <w:bCs/>
        </w:rPr>
      </w:pPr>
      <w:r w:rsidRPr="007F4E75">
        <w:rPr>
          <w:b/>
          <w:bCs/>
        </w:rPr>
        <w:t>svn update --set-depth infinity Source/PCElements</w:t>
      </w:r>
    </w:p>
    <w:p w14:paraId="61133AC7" w14:textId="71F15DA1" w:rsidR="00120312" w:rsidRDefault="00120312" w:rsidP="007F4E75">
      <w:pPr>
        <w:pStyle w:val="Code"/>
        <w:rPr>
          <w:b/>
          <w:bCs/>
        </w:rPr>
      </w:pPr>
      <w:r w:rsidRPr="007F4E75">
        <w:rPr>
          <w:b/>
          <w:bCs/>
        </w:rPr>
        <w:t>svn update --set-depth infinity Source/PDElements</w:t>
      </w:r>
    </w:p>
    <w:p w14:paraId="4091AB12" w14:textId="7769ECEC" w:rsidR="00AD02A6" w:rsidRDefault="00272E5E" w:rsidP="00AD02A6">
      <w:pPr>
        <w:spacing w:before="120"/>
      </w:pPr>
      <w:r>
        <w:t xml:space="preserve">A third strategy uses git for a </w:t>
      </w:r>
      <w:r w:rsidR="00AD02A6">
        <w:t>“</w:t>
      </w:r>
      <w:r w:rsidR="00AD02A6">
        <w:t>full</w:t>
      </w:r>
      <w:r w:rsidR="00AD02A6">
        <w:t xml:space="preserve"> retrieval </w:t>
      </w:r>
      <w:r w:rsidR="00AD02A6">
        <w:t>except for binaries</w:t>
      </w:r>
      <w:r>
        <w:t>”, ignoring part of the revision history that was corrupted on SourceForge</w:t>
      </w:r>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60868842"/>
      <w:r>
        <w:lastRenderedPageBreak/>
        <w:t>Linux and Mac OS X Builds</w:t>
      </w:r>
      <w:bookmarkEnd w:id="7"/>
      <w:bookmarkEnd w:id="8"/>
    </w:p>
    <w:p w14:paraId="62DA043E" w14:textId="1B3F82EA" w:rsidR="007370F9" w:rsidRDefault="007370F9" w:rsidP="007370F9">
      <w:pPr>
        <w:spacing w:before="120"/>
      </w:pPr>
      <w:r w:rsidRPr="007370F9">
        <w:t>Build FNCS</w:t>
      </w:r>
      <w:r>
        <w:t xml:space="preserve"> (library, broker, player and tracer only, with </w:t>
      </w:r>
      <w:r w:rsidR="00CB3321">
        <w:t>CMake</w:t>
      </w:r>
      <w:r>
        <w:t>):</w:t>
      </w:r>
    </w:p>
    <w:p w14:paraId="60E19F1B" w14:textId="77777777" w:rsidR="007370F9" w:rsidRPr="009F7CE6" w:rsidRDefault="007370F9" w:rsidP="007370F9">
      <w:pPr>
        <w:pStyle w:val="Code"/>
      </w:pPr>
      <w:r w:rsidRPr="009F7CE6">
        <w:t>cd ~/src/fncs</w:t>
      </w:r>
    </w:p>
    <w:p w14:paraId="4AA1ADD1" w14:textId="7F562296" w:rsidR="007370F9" w:rsidRPr="009F7CE6" w:rsidRDefault="007370F9" w:rsidP="007370F9">
      <w:pPr>
        <w:pStyle w:val="Code"/>
      </w:pPr>
      <w:r w:rsidRPr="009F7CE6">
        <w:t>mkdir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r w:rsidRPr="009F7CE6">
        <w:t>cmake</w:t>
      </w:r>
      <w:r w:rsidR="006D1CE6" w:rsidRPr="009F7CE6">
        <w:t xml:space="preserve"> -DCMAKE_BUILD_TYPE=Release</w:t>
      </w:r>
      <w:r w:rsidRPr="009F7CE6">
        <w:t xml:space="preserve"> ..</w:t>
      </w:r>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r w:rsidRPr="009F7CE6">
        <w:t>sudo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src/HELICS-src</w:t>
      </w:r>
    </w:p>
    <w:p w14:paraId="6EEA338C" w14:textId="77777777" w:rsidR="00C74FD1" w:rsidRDefault="00C74FD1" w:rsidP="00C7360F">
      <w:pPr>
        <w:pStyle w:val="Code"/>
      </w:pPr>
      <w:r>
        <w:t>mkdir build</w:t>
      </w:r>
    </w:p>
    <w:p w14:paraId="29C88177" w14:textId="77777777" w:rsidR="00C74FD1" w:rsidRDefault="00C74FD1" w:rsidP="00C7360F">
      <w:pPr>
        <w:pStyle w:val="Code"/>
      </w:pPr>
      <w:r>
        <w:t>cd build</w:t>
      </w:r>
    </w:p>
    <w:p w14:paraId="13C82E2F" w14:textId="504EDFFC" w:rsidR="00C74FD1" w:rsidRDefault="00C74FD1" w:rsidP="00C7360F">
      <w:pPr>
        <w:pStyle w:val="Code"/>
      </w:pPr>
      <w:r>
        <w:t>cmake -DBUILD_SHARED_LIBS=ON -DHELICS_DISABLE_BOOST=ON -DCMAKE_BUILD_TYPE=Release ..</w:t>
      </w:r>
    </w:p>
    <w:p w14:paraId="05CEDDF0" w14:textId="77777777" w:rsidR="00C74FD1" w:rsidRDefault="00C74FD1" w:rsidP="00C7360F">
      <w:pPr>
        <w:pStyle w:val="Code"/>
      </w:pPr>
      <w:r>
        <w:t>git submodule update --init</w:t>
      </w:r>
    </w:p>
    <w:p w14:paraId="6C24FD7A" w14:textId="77777777" w:rsidR="00C74FD1" w:rsidRDefault="00C74FD1" w:rsidP="00C7360F">
      <w:pPr>
        <w:pStyle w:val="Code"/>
      </w:pPr>
      <w:r>
        <w:t>make -j4</w:t>
      </w:r>
    </w:p>
    <w:p w14:paraId="5D701BF7" w14:textId="47E8E3AC" w:rsidR="00C74FD1" w:rsidRDefault="00C74FD1" w:rsidP="00C7360F">
      <w:pPr>
        <w:pStyle w:val="Code"/>
      </w:pPr>
      <w:r>
        <w:t>sudo make install</w:t>
      </w:r>
    </w:p>
    <w:p w14:paraId="4C7306B0" w14:textId="39475051" w:rsidR="001146DE" w:rsidRDefault="001146DE" w:rsidP="00C7360F">
      <w:pPr>
        <w:pStyle w:val="Code"/>
      </w:pPr>
      <w:r>
        <w:t>helics_broker -–version  # should return a version number for “pip3 install helics==version”</w:t>
      </w:r>
    </w:p>
    <w:p w14:paraId="782E7AD5" w14:textId="4149B127" w:rsidR="00B20C2A" w:rsidRDefault="00B20C2A" w:rsidP="007F4E75">
      <w:pPr>
        <w:spacing w:before="120"/>
      </w:pPr>
      <w:r>
        <w:t>Build linenoise-ng for OpenDSSCmd:</w:t>
      </w:r>
    </w:p>
    <w:p w14:paraId="61E65568" w14:textId="5BD21301" w:rsidR="00221500" w:rsidRDefault="00221500" w:rsidP="00C7360F">
      <w:pPr>
        <w:pStyle w:val="Code"/>
      </w:pPr>
      <w:r>
        <w:t>cd ~/src/linenoise-ng</w:t>
      </w:r>
    </w:p>
    <w:p w14:paraId="252FF750" w14:textId="7EB612CB" w:rsidR="00570355" w:rsidRDefault="00570355" w:rsidP="00C7360F">
      <w:pPr>
        <w:pStyle w:val="Code"/>
      </w:pPr>
      <w:r>
        <w:t>mkdir build</w:t>
      </w:r>
    </w:p>
    <w:p w14:paraId="29FBF07B" w14:textId="7F224CDA" w:rsidR="00570355" w:rsidRDefault="00570355" w:rsidP="00C7360F">
      <w:pPr>
        <w:pStyle w:val="Code"/>
      </w:pPr>
      <w:r>
        <w:t>cd build</w:t>
      </w:r>
    </w:p>
    <w:p w14:paraId="5C674E85" w14:textId="61EB3138" w:rsidR="00221500" w:rsidRDefault="00570355" w:rsidP="00C7360F">
      <w:pPr>
        <w:pStyle w:val="Code"/>
      </w:pPr>
      <w:r w:rsidRPr="00570355">
        <w:t>cmake -DCMAKE_BUILD_TYPE=Release ..</w:t>
      </w:r>
    </w:p>
    <w:p w14:paraId="16CC0C16" w14:textId="7E850723" w:rsidR="00570355" w:rsidRDefault="00570355" w:rsidP="00C7360F">
      <w:pPr>
        <w:pStyle w:val="Code"/>
      </w:pPr>
      <w:r>
        <w:t>make</w:t>
      </w:r>
    </w:p>
    <w:p w14:paraId="506FD3CF" w14:textId="5E212B82" w:rsidR="00BF4309" w:rsidRDefault="00266F3C" w:rsidP="00C7360F">
      <w:pPr>
        <w:pStyle w:val="Code"/>
      </w:pPr>
      <w:r>
        <w:t xml:space="preserve">sudo </w:t>
      </w:r>
      <w:r w:rsidR="00BF4309">
        <w:t>make install</w:t>
      </w:r>
    </w:p>
    <w:p w14:paraId="431E053A" w14:textId="04871BEE" w:rsidR="00B20C2A" w:rsidRDefault="00B20C2A" w:rsidP="007F4E75">
      <w:pPr>
        <w:spacing w:before="120"/>
      </w:pPr>
      <w:r>
        <w:t>Build KLUSolve for OpenDSSCmd:</w:t>
      </w:r>
    </w:p>
    <w:p w14:paraId="1A5825B8" w14:textId="732E87EB" w:rsidR="00954D8D" w:rsidRDefault="00954D8D" w:rsidP="00C7360F">
      <w:pPr>
        <w:pStyle w:val="Code"/>
      </w:pPr>
      <w:r>
        <w:t>cd ~/src/KLUSolve</w:t>
      </w:r>
    </w:p>
    <w:p w14:paraId="42ABC003" w14:textId="2697FD94" w:rsidR="00954D8D" w:rsidRDefault="00954D8D" w:rsidP="00C7360F">
      <w:pPr>
        <w:pStyle w:val="Code"/>
      </w:pPr>
      <w:r>
        <w:t>mkdir build</w:t>
      </w:r>
    </w:p>
    <w:p w14:paraId="51F20775" w14:textId="77777777" w:rsidR="00954D8D" w:rsidRDefault="00954D8D" w:rsidP="00C7360F">
      <w:pPr>
        <w:pStyle w:val="Code"/>
      </w:pPr>
      <w:r>
        <w:t>cd build</w:t>
      </w:r>
    </w:p>
    <w:p w14:paraId="4D150193" w14:textId="194C6448" w:rsidR="00954D8D" w:rsidRDefault="00954D8D" w:rsidP="00C7360F">
      <w:pPr>
        <w:pStyle w:val="Code"/>
      </w:pPr>
      <w:r w:rsidRPr="00954D8D">
        <w:t>cmake -DCMAKE_BUILD_TYPE=Release ..</w:t>
      </w:r>
    </w:p>
    <w:p w14:paraId="69688D72" w14:textId="4F1279A0" w:rsidR="00954D8D" w:rsidRDefault="00954D8D" w:rsidP="00C7360F">
      <w:pPr>
        <w:pStyle w:val="Code"/>
      </w:pPr>
      <w:r>
        <w:t>make</w:t>
      </w:r>
    </w:p>
    <w:p w14:paraId="4E47375A" w14:textId="471272D1" w:rsidR="00EB4505" w:rsidRDefault="00C902F5" w:rsidP="00C7360F">
      <w:pPr>
        <w:pStyle w:val="Code"/>
      </w:pPr>
      <w:r>
        <w:t xml:space="preserve">sudo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 xml:space="preserve">You may need to add /usr/local/lib to the path for shared libraries (*.so).  If that’s the case, add a file called </w:t>
      </w:r>
      <w:r>
        <w:rPr>
          <w:rFonts w:asciiTheme="minorHAnsi" w:hAnsiTheme="minorHAnsi"/>
          <w:i/>
          <w:iCs/>
          <w:sz w:val="22"/>
          <w:szCs w:val="22"/>
        </w:rPr>
        <w:t>opendsscmd.conf</w:t>
      </w:r>
      <w:r>
        <w:rPr>
          <w:rFonts w:asciiTheme="minorHAnsi" w:hAnsiTheme="minorHAnsi"/>
          <w:sz w:val="22"/>
          <w:szCs w:val="22"/>
        </w:rPr>
        <w:t xml:space="preserve"> with contents </w:t>
      </w:r>
      <w:r>
        <w:rPr>
          <w:rFonts w:asciiTheme="minorHAnsi" w:hAnsiTheme="minorHAnsi"/>
          <w:i/>
          <w:iCs/>
          <w:sz w:val="22"/>
          <w:szCs w:val="22"/>
        </w:rPr>
        <w:t>/usr/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etc/ld.conf.d</w:t>
      </w:r>
      <w:r>
        <w:rPr>
          <w:rFonts w:asciiTheme="minorHAnsi" w:hAnsiTheme="minorHAnsi"/>
          <w:sz w:val="22"/>
          <w:szCs w:val="22"/>
        </w:rPr>
        <w:t xml:space="preserve"> directory. Either way:</w:t>
      </w:r>
    </w:p>
    <w:p w14:paraId="1AB0DA77" w14:textId="0C0A3B68" w:rsidR="00BF4309" w:rsidRDefault="00BF4309" w:rsidP="00BF4309">
      <w:pPr>
        <w:pStyle w:val="Code"/>
      </w:pPr>
      <w:r>
        <w:t>sudo ldconfig</w:t>
      </w:r>
    </w:p>
    <w:p w14:paraId="1B732154" w14:textId="69E56994" w:rsidR="00EA4AD8" w:rsidRPr="00D71072" w:rsidRDefault="00EA4AD8" w:rsidP="00EA4AD8">
      <w:pPr>
        <w:pStyle w:val="Code"/>
        <w:rPr>
          <w:rFonts w:asciiTheme="minorHAnsi" w:hAnsiTheme="minorHAnsi"/>
          <w:strike/>
          <w:sz w:val="22"/>
          <w:szCs w:val="22"/>
        </w:rPr>
      </w:pPr>
      <w:r w:rsidRPr="00D71072">
        <w:rPr>
          <w:rFonts w:asciiTheme="minorHAnsi" w:hAnsiTheme="minorHAnsi"/>
          <w:strike/>
          <w:sz w:val="22"/>
          <w:szCs w:val="22"/>
        </w:rPr>
        <w:t xml:space="preserve">Symbolic links </w:t>
      </w:r>
      <w:r w:rsidR="003936A3" w:rsidRPr="00D71072">
        <w:rPr>
          <w:rFonts w:asciiTheme="minorHAnsi" w:hAnsiTheme="minorHAnsi"/>
          <w:strike/>
          <w:sz w:val="22"/>
          <w:szCs w:val="22"/>
        </w:rPr>
        <w:t>may be</w:t>
      </w:r>
      <w:r w:rsidRPr="00D71072">
        <w:rPr>
          <w:rFonts w:asciiTheme="minorHAnsi" w:hAnsiTheme="minorHAnsi"/>
          <w:strike/>
          <w:sz w:val="22"/>
          <w:szCs w:val="22"/>
        </w:rPr>
        <w:t xml:space="preserve"> required, based on the contents of /usr/lib. For example:</w:t>
      </w:r>
    </w:p>
    <w:p w14:paraId="6DD1F998" w14:textId="77777777" w:rsidR="00EA4AD8" w:rsidRPr="00D71072" w:rsidRDefault="00EA4AD8" w:rsidP="00EA4AD8">
      <w:pPr>
        <w:pStyle w:val="Code"/>
        <w:rPr>
          <w:strike/>
        </w:rPr>
      </w:pPr>
      <w:r w:rsidRPr="00D71072">
        <w:rPr>
          <w:strike/>
        </w:rPr>
        <w:t xml:space="preserve">sudo ln -sv /usr/lib/x86_64-linux-gnu/libstdc++.so.6.0.25 \ </w:t>
      </w:r>
    </w:p>
    <w:p w14:paraId="2AD258E7" w14:textId="21D57D51" w:rsidR="00EA4AD8" w:rsidRPr="00D71072" w:rsidRDefault="00EA4AD8" w:rsidP="00EA4AD8">
      <w:pPr>
        <w:pStyle w:val="Code"/>
        <w:rPr>
          <w:strike/>
        </w:rPr>
      </w:pPr>
      <w:r w:rsidRPr="00D71072">
        <w:rPr>
          <w:strike/>
        </w:rPr>
        <w:t xml:space="preserve">            /usr/lib/x86_64-linux-gnu/libstdc++.so</w:t>
      </w:r>
    </w:p>
    <w:p w14:paraId="2DC31917" w14:textId="77777777" w:rsidR="00EA4AD8" w:rsidRPr="00D71072" w:rsidRDefault="00EA4AD8" w:rsidP="00EA4AD8">
      <w:pPr>
        <w:pStyle w:val="Code"/>
        <w:rPr>
          <w:strike/>
        </w:rPr>
      </w:pPr>
      <w:r w:rsidRPr="00D71072">
        <w:rPr>
          <w:strike/>
        </w:rPr>
        <w:t>sudo ln -sv /lib/x86_64-linux-gnu/libgcc_s.so.1 \</w:t>
      </w:r>
    </w:p>
    <w:p w14:paraId="7F95BFE5" w14:textId="7A8765C5" w:rsidR="00EA4AD8" w:rsidRPr="00D71072" w:rsidRDefault="00EA4AD8" w:rsidP="00EA4AD8">
      <w:pPr>
        <w:pStyle w:val="Code"/>
        <w:rPr>
          <w:strike/>
        </w:rPr>
      </w:pPr>
      <w:r w:rsidRPr="00D71072">
        <w:rPr>
          <w:strike/>
        </w:rPr>
        <w:t xml:space="preserve">            /lib/x86_64-linux-gnu/libgcc_s.so</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Build OpenDSSCmd:</w:t>
      </w:r>
    </w:p>
    <w:p w14:paraId="00E49C33" w14:textId="5CFBFEAB" w:rsidR="00BF4309" w:rsidRDefault="00EC7B02" w:rsidP="00BF4309">
      <w:pPr>
        <w:pStyle w:val="Code"/>
      </w:pPr>
      <w:r>
        <w:t>c</w:t>
      </w:r>
      <w:r w:rsidR="00B962A9">
        <w:t>d ~/src/OpenDSS/Source/CMD</w:t>
      </w:r>
    </w:p>
    <w:p w14:paraId="452ED525" w14:textId="78FCA5A1" w:rsidR="00B962A9" w:rsidRDefault="00B962A9" w:rsidP="00BF4309">
      <w:pPr>
        <w:pStyle w:val="Code"/>
      </w:pPr>
      <w:r>
        <w:t>mkdir units</w:t>
      </w:r>
    </w:p>
    <w:p w14:paraId="0F6B142B" w14:textId="2FC55B83" w:rsidR="00B962A9" w:rsidRDefault="00B962A9" w:rsidP="00BF4309">
      <w:pPr>
        <w:pStyle w:val="Code"/>
      </w:pPr>
      <w:r>
        <w:t>chmod +x *.sh</w:t>
      </w:r>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est OpenDSS</w:t>
      </w:r>
      <w:r>
        <w:t>Cmd:</w:t>
      </w:r>
    </w:p>
    <w:p w14:paraId="695B9AD1" w14:textId="77777777" w:rsidR="006E4E44" w:rsidRDefault="006E4E44" w:rsidP="006E4E44">
      <w:pPr>
        <w:pStyle w:val="Code"/>
      </w:pPr>
      <w:r>
        <w:t>cd test</w:t>
      </w:r>
    </w:p>
    <w:p w14:paraId="3B3C61F2" w14:textId="1686640C" w:rsidR="006E4E44" w:rsidRDefault="006E4E44" w:rsidP="006E4E44">
      <w:pPr>
        <w:pStyle w:val="Code"/>
      </w:pPr>
      <w:r>
        <w:t>chmod +x *.sh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lastRenderedPageBreak/>
        <w:t>./opendsscmd</w:t>
      </w:r>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opendsscmd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60868843"/>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Build libzmq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r>
        <w:t>cmake ..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r>
        <w:t>cmake --build . --config Release --target install</w:t>
      </w:r>
    </w:p>
    <w:p w14:paraId="215B894A" w14:textId="77777777" w:rsidR="00B20C2A" w:rsidRDefault="00B20C2A" w:rsidP="007F4E75">
      <w:pPr>
        <w:spacing w:before="120"/>
      </w:pPr>
      <w:r>
        <w:t>Build czmq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r w:rsidRPr="00C31804">
        <w:t xml:space="preserve">cmake ..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r>
        <w:t>cmak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r>
        <w:t>cmake ..</w:t>
      </w:r>
      <w:r w:rsidR="00A337EC">
        <w:t xml:space="preserve"> -DCMAKE_INSTALL_PREFIX=C:\cmdtools</w:t>
      </w:r>
    </w:p>
    <w:p w14:paraId="7CE765AE" w14:textId="7E4ECC34" w:rsidR="00645141" w:rsidRDefault="00645141" w:rsidP="007F4E75">
      <w:pPr>
        <w:pStyle w:val="Code"/>
      </w:pPr>
      <w:r>
        <w:t>cmak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r>
        <w:t>cmake ..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init</w:t>
      </w:r>
    </w:p>
    <w:p w14:paraId="13A6F865" w14:textId="10C01536" w:rsidR="000E78C5" w:rsidRDefault="003D064D" w:rsidP="003D064D">
      <w:pPr>
        <w:pStyle w:val="Code"/>
      </w:pPr>
      <w:r>
        <w:t>cmake --build . --config Release --target install</w:t>
      </w:r>
    </w:p>
    <w:p w14:paraId="33FA619B" w14:textId="14DDC04F" w:rsidR="00B17DFC" w:rsidRDefault="00B17DFC" w:rsidP="003D064D">
      <w:pPr>
        <w:pStyle w:val="Code"/>
      </w:pPr>
      <w:r>
        <w:t>helics_broker -–version  # should return a version numbe</w:t>
      </w:r>
      <w:r w:rsidR="00E816CA">
        <w:t>r for “pip install helics==version”</w:t>
      </w:r>
    </w:p>
    <w:p w14:paraId="5C11116B" w14:textId="5DE1F853" w:rsidR="00B20C2A" w:rsidRDefault="00B20C2A" w:rsidP="007F4E75">
      <w:pPr>
        <w:spacing w:before="120"/>
      </w:pPr>
      <w:r>
        <w:t>Build linenoise-ng for OpenDSSCmd:</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r>
        <w:t>cmake ..</w:t>
      </w:r>
      <w:r w:rsidR="00F413A5">
        <w:t xml:space="preserve"> -DCMAKE_INSTALL_PREFIX=C:\cmdtools</w:t>
      </w:r>
    </w:p>
    <w:p w14:paraId="410077B9" w14:textId="44609366" w:rsidR="00E7029E" w:rsidRDefault="00E7029E" w:rsidP="007F4E75">
      <w:pPr>
        <w:pStyle w:val="Code"/>
      </w:pPr>
      <w:r w:rsidRPr="00E7029E">
        <w:t>cmake --build . --config Release</w:t>
      </w:r>
      <w:r w:rsidR="00FA3B45">
        <w:t xml:space="preserve"> –-target install</w:t>
      </w:r>
    </w:p>
    <w:p w14:paraId="15D6260B" w14:textId="6524862A" w:rsidR="00B20C2A" w:rsidRDefault="00B20C2A" w:rsidP="007F4E75">
      <w:pPr>
        <w:spacing w:before="120"/>
      </w:pPr>
      <w:r>
        <w:t>Build KLUSolve for OpenDSSCmd:</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r>
        <w:t>cmake ..</w:t>
      </w:r>
      <w:r w:rsidR="00EA1857">
        <w:t xml:space="preserve"> -DCMAKE_INSTALL_PREFIX=C:\cmdtools</w:t>
      </w:r>
    </w:p>
    <w:p w14:paraId="1A263315" w14:textId="05F04EAF" w:rsidR="00EB4505" w:rsidRDefault="00EB4505" w:rsidP="007F4E75">
      <w:pPr>
        <w:pStyle w:val="Code"/>
      </w:pPr>
      <w:r>
        <w:lastRenderedPageBreak/>
        <w:t>cmake --build . --config Releas</w:t>
      </w:r>
      <w:r w:rsidR="00EB4275">
        <w:t>e</w:t>
      </w:r>
      <w:r w:rsidR="00791588">
        <w:t xml:space="preserve"> –-target install</w:t>
      </w:r>
    </w:p>
    <w:p w14:paraId="0AACCEC6" w14:textId="77777777" w:rsidR="00EC7B02" w:rsidRDefault="00EC7B02" w:rsidP="00EC7B02">
      <w:pPr>
        <w:spacing w:before="120"/>
      </w:pPr>
      <w:r>
        <w:t>Build OpenDSSCmd:</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Test OpenDSSCmd:</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r w:rsidRPr="00EC7B02">
        <w:rPr>
          <w:bCs/>
          <w:iCs/>
        </w:rPr>
        <w:t>opendsscmd</w:t>
      </w:r>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r w:rsidRPr="006E4E44">
        <w:rPr>
          <w:bCs/>
          <w:iCs/>
        </w:rPr>
        <w:t>opendsscmd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4DB96D5A" w14:textId="77777777" w:rsidR="00AF6764" w:rsidRPr="00AF6764" w:rsidRDefault="00AF6764" w:rsidP="00AF6764">
      <w:pPr>
        <w:pStyle w:val="Code"/>
        <w:rPr>
          <w:bCs/>
          <w:iCs/>
        </w:rPr>
      </w:pPr>
    </w:p>
    <w:p w14:paraId="113D685A" w14:textId="4C0AF43D" w:rsidR="00B962A9" w:rsidRPr="001A5D50" w:rsidRDefault="00B962A9" w:rsidP="00AF6764">
      <w:pPr>
        <w:pStyle w:val="Code"/>
        <w:rPr>
          <w:b/>
          <w:i/>
          <w:strike/>
        </w:rPr>
      </w:pPr>
      <w:r w:rsidRPr="001A5D50">
        <w:rPr>
          <w:strike/>
        </w:rPr>
        <w:t xml:space="preserve">libgcc_s_seh-1.dll might not be found on Windows. In that case, unzip </w:t>
      </w:r>
      <w:hyperlink r:id="rId26" w:history="1">
        <w:r w:rsidRPr="001A5D50">
          <w:rPr>
            <w:rStyle w:val="Hyperlink"/>
            <w:strike/>
          </w:rPr>
          <w:t>https://github.com/pnnl/tesp/blob/master/install/Windows/MinGWredist.zip</w:t>
        </w:r>
      </w:hyperlink>
      <w:r w:rsidRPr="001A5D50">
        <w:rPr>
          <w:strike/>
        </w:rPr>
        <w:t xml:space="preserve"> into c:\opendsscmd </w:t>
      </w:r>
    </w:p>
    <w:p w14:paraId="318CC08A" w14:textId="2EBBDA6D" w:rsidR="00B20C2A" w:rsidRDefault="00B20C2A" w:rsidP="00B20C2A">
      <w:pPr>
        <w:pStyle w:val="Heading2"/>
      </w:pPr>
      <w:bookmarkStart w:id="10" w:name="_Toc60868844"/>
      <w:r>
        <w:t>Installer Builds</w:t>
      </w:r>
      <w:bookmarkEnd w:id="10"/>
    </w:p>
    <w:p w14:paraId="77B74569" w14:textId="6566A646" w:rsidR="00B20C2A" w:rsidRDefault="00B20C2A" w:rsidP="00B20C2A">
      <w:r>
        <w:t xml:space="preserve">The Bitrock Installer has been acquired by VMWare.  It runs on Linux, Mac OS X and Windows; it can then build the installers for all three platforms. On a checkout of the full repository, the installer project file will be found at </w:t>
      </w:r>
      <w:r w:rsidRPr="00B20C2A">
        <w:rPr>
          <w:b/>
          <w:bCs/>
          <w:i/>
          <w:iCs/>
        </w:rPr>
        <w:t>~/src/OpenDSS/Distrib/BitrockInstaller/OpenDSSCmd.xml</w:t>
      </w:r>
      <w:r>
        <w:t>, with supporting scripts in the same directory.</w:t>
      </w:r>
      <w:r w:rsidR="00BE1445">
        <w:t xml:space="preserve"> </w:t>
      </w:r>
      <w:r w:rsidR="00402AF2">
        <w:t>Upload</w:t>
      </w:r>
      <w:r w:rsidR="00BE1445">
        <w:t xml:space="preserve"> to </w:t>
      </w:r>
      <w:hyperlink r:id="rId27"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usr/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pip install helics==2.6.1</w:t>
      </w:r>
      <w:r>
        <w:t xml:space="preserve">, where 2.6.1 is the result of </w:t>
      </w:r>
      <w:r w:rsidRPr="004F0059">
        <w:rPr>
          <w:i/>
          <w:iCs/>
        </w:rPr>
        <w:t>helics_broker --version</w:t>
      </w:r>
    </w:p>
    <w:p w14:paraId="5FF61FAC" w14:textId="72ACE578" w:rsidR="00717592" w:rsidRDefault="00717592" w:rsidP="00717592">
      <w:pPr>
        <w:pStyle w:val="Heading1"/>
      </w:pPr>
      <w:bookmarkStart w:id="11" w:name="_Toc60868845"/>
      <w:r>
        <w:t xml:space="preserve">FNCS </w:t>
      </w:r>
      <w:r w:rsidR="00B36C1C">
        <w:t xml:space="preserve">and HELICS </w:t>
      </w:r>
      <w:r>
        <w:t>Example</w:t>
      </w:r>
      <w:r w:rsidR="00B36C1C">
        <w:t>s</w:t>
      </w:r>
      <w:bookmarkEnd w:id="11"/>
    </w:p>
    <w:p w14:paraId="54C5AF45" w14:textId="4B4054EC"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4775CB">
        <w:t xml:space="preserve">Figure </w:t>
      </w:r>
      <w:r w:rsidR="004775CB">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4775CB">
        <w:t xml:space="preserve">Figure </w:t>
      </w:r>
      <w:r w:rsidR="004775CB">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lastRenderedPageBreak/>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8"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86525" cy="2091914"/>
                    </a:xfrm>
                    <a:prstGeom prst="rect">
                      <a:avLst/>
                    </a:prstGeom>
                  </pic:spPr>
                </pic:pic>
              </a:graphicData>
            </a:graphic>
          </wp:inline>
        </w:drawing>
      </w:r>
    </w:p>
    <w:p w14:paraId="4805E6BA" w14:textId="63A7E785" w:rsidR="00717592" w:rsidRDefault="00580F9F" w:rsidP="00580F9F">
      <w:pPr>
        <w:pStyle w:val="Caption"/>
      </w:pPr>
      <w:bookmarkStart w:id="12" w:name="_Ref9513716"/>
      <w:r>
        <w:t xml:space="preserve">Figure </w:t>
      </w:r>
      <w:fldSimple w:instr=" SEQ Figure \* ARABIC ">
        <w:r w:rsidR="004775CB">
          <w:rPr>
            <w:noProof/>
          </w:rPr>
          <w:t>1</w:t>
        </w:r>
      </w:fldSimple>
      <w:bookmarkEnd w:id="12"/>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broker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play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opendss.playerpv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tracer.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trac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tracerpv.out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opendss.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opendsscmd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OpenDSS, </w:t>
      </w:r>
      <w:r w:rsidRPr="00D03BDC">
        <w:rPr>
          <w:b/>
          <w:bCs/>
          <w:i/>
          <w:iCs/>
        </w:rPr>
        <w:t>opendss.yaml</w:t>
      </w:r>
      <w:r>
        <w:t>, is show below.</w:t>
      </w:r>
    </w:p>
    <w:p w14:paraId="7EFAD4EE" w14:textId="77777777" w:rsidR="00D03BDC" w:rsidRDefault="00D03BDC" w:rsidP="00D03BDC">
      <w:pPr>
        <w:pStyle w:val="HTMLPreformatted"/>
        <w:shd w:val="clear" w:color="auto" w:fill="FFFFFF"/>
        <w:rPr>
          <w:color w:val="000000"/>
        </w:rPr>
      </w:pPr>
      <w:r>
        <w:rPr>
          <w:color w:val="000000"/>
        </w:rPr>
        <w:t>name: opendss</w:t>
      </w:r>
    </w:p>
    <w:p w14:paraId="77C7AE96" w14:textId="77777777" w:rsidR="00D03BDC" w:rsidRDefault="00D03BDC" w:rsidP="00D03BDC">
      <w:pPr>
        <w:pStyle w:val="HTMLPreformatted"/>
        <w:shd w:val="clear" w:color="auto" w:fill="FFFFFF"/>
        <w:rPr>
          <w:color w:val="000000"/>
        </w:rPr>
      </w:pPr>
      <w:r>
        <w:rPr>
          <w:color w:val="000000"/>
        </w:rPr>
        <w:t>time_delta: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For now, OpenDSS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r w:rsidRPr="008733B6">
        <w:rPr>
          <w:b/>
          <w:bCs/>
          <w:i/>
          <w:iCs/>
        </w:rPr>
        <w:t>opendss.playerpv</w:t>
      </w:r>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 command new loadshape.pvshape npts=86401 sinterval=1 mul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2 command new pvsystem.pv1 bus1=634 phases=3 kV=0.48 irradiance=1 pmpp=285 kVA=300 daily=pvshape</w:t>
      </w:r>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 command new monitor.pv1pq element=pvsystem.pv1 terminal=1 mode=65 PPolar=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5 command new monitor.fdrpq element=line.650632 terminal=1 mode=65 PPolar=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7 command export summary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 command set controlmode=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9 command set maxcontroliter=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0 command  solve mode=daily stepsize=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lastRenderedPageBreak/>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fdrpq</w:t>
      </w:r>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2A43E365" w:rsidR="008733B6" w:rsidRDefault="008733B6" w:rsidP="009D39F3">
      <w:pPr>
        <w:spacing w:before="120"/>
      </w:pPr>
      <w:r>
        <w:t xml:space="preserve">At the end of each time step, which is 1s, a function called </w:t>
      </w:r>
      <w:r w:rsidRPr="008733B6">
        <w:rPr>
          <w:b/>
          <w:bCs/>
          <w:i/>
          <w:iCs/>
        </w:rPr>
        <w:t>TSolutionObj.Increment_time</w:t>
      </w:r>
      <w:r>
        <w:t xml:space="preserve"> calls back to another function that issues </w:t>
      </w:r>
      <w:r w:rsidRPr="008733B6">
        <w:rPr>
          <w:b/>
          <w:bCs/>
          <w:i/>
          <w:iCs/>
        </w:rPr>
        <w:t>fncs_time_request</w:t>
      </w:r>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4775CB">
        <w:t xml:space="preserve">Figure </w:t>
      </w:r>
      <w:r w:rsidR="004775CB">
        <w:rPr>
          <w:noProof/>
        </w:rPr>
        <w:t>1</w:t>
      </w:r>
      <w:r>
        <w:fldChar w:fldCharType="end"/>
      </w:r>
      <w:r>
        <w:t>.</w:t>
      </w:r>
    </w:p>
    <w:p w14:paraId="70ACCE6A" w14:textId="0CBF94CA" w:rsidR="00420B39"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34A304AA" w14:textId="639BF257" w:rsidR="009D39F3" w:rsidRDefault="009D39F3" w:rsidP="00D03BDC">
      <w:r>
        <w:t>Other examples (</w:t>
      </w:r>
      <w:r w:rsidRPr="009D39F3">
        <w:rPr>
          <w:highlight w:val="yellow"/>
        </w:rPr>
        <w:t>TODO</w:t>
      </w:r>
      <w:r>
        <w:t>):</w:t>
      </w:r>
    </w:p>
    <w:p w14:paraId="1094C2FB" w14:textId="6D6A06BF" w:rsidR="009D39F3" w:rsidRDefault="009D39F3" w:rsidP="009D39F3">
      <w:pPr>
        <w:pStyle w:val="ListParagraph"/>
        <w:numPr>
          <w:ilvl w:val="0"/>
          <w:numId w:val="38"/>
        </w:numPr>
      </w:pPr>
      <w:r>
        <w:t>FNCS communication between OpenDSS feeder and GridLAB-D houses</w:t>
      </w:r>
    </w:p>
    <w:p w14:paraId="1791BDEF" w14:textId="4517CFCB" w:rsidR="009D39F3" w:rsidRDefault="009D39F3" w:rsidP="009D39F3">
      <w:pPr>
        <w:pStyle w:val="ListParagraph"/>
        <w:numPr>
          <w:ilvl w:val="0"/>
          <w:numId w:val="38"/>
        </w:numPr>
      </w:pPr>
      <w:r>
        <w:t>HELICS version of the PV example</w:t>
      </w:r>
    </w:p>
    <w:p w14:paraId="3D8B8121" w14:textId="082655BD" w:rsidR="009D39F3" w:rsidRDefault="009D39F3" w:rsidP="009D39F3">
      <w:pPr>
        <w:pStyle w:val="ListParagraph"/>
        <w:numPr>
          <w:ilvl w:val="0"/>
          <w:numId w:val="38"/>
        </w:numPr>
      </w:pPr>
      <w:r>
        <w:t>HELICS version of the house example</w:t>
      </w:r>
    </w:p>
    <w:p w14:paraId="41B3EBDB" w14:textId="046B4D01" w:rsidR="009D39F3" w:rsidRDefault="009D39F3" w:rsidP="009D39F3">
      <w:pPr>
        <w:pStyle w:val="ListParagraph"/>
        <w:numPr>
          <w:ilvl w:val="0"/>
          <w:numId w:val="38"/>
        </w:numPr>
      </w:pPr>
      <w:r>
        <w:t>Description of the Nantucket Island FNCS example</w:t>
      </w:r>
      <w:r w:rsidR="00413042">
        <w:t xml:space="preserve"> includes weather and a transactive rationing agent</w:t>
      </w:r>
      <w:r>
        <w:t xml:space="preserve"> (</w:t>
      </w:r>
      <w:r w:rsidR="00413042">
        <w:fldChar w:fldCharType="begin"/>
      </w:r>
      <w:r w:rsidR="00413042">
        <w:instrText xml:space="preserve"> REF _Ref60995492 \h </w:instrText>
      </w:r>
      <w:r w:rsidR="00413042">
        <w:fldChar w:fldCharType="separate"/>
      </w:r>
      <w:r w:rsidR="004775CB">
        <w:t xml:space="preserve">Figure </w:t>
      </w:r>
      <w:r w:rsidR="004775CB">
        <w:rPr>
          <w:noProof/>
        </w:rPr>
        <w:t>2</w:t>
      </w:r>
      <w:r w:rsidR="00413042">
        <w:fldChar w:fldCharType="end"/>
      </w:r>
      <w:r w:rsidR="00413042">
        <w:t xml:space="preserve"> from </w:t>
      </w:r>
      <w:r>
        <w:t>IEEE Greentech submission)</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4ADFDBF7" w:rsidR="001D18E8" w:rsidRDefault="001D18E8" w:rsidP="001D18E8">
      <w:pPr>
        <w:pStyle w:val="Caption"/>
      </w:pPr>
      <w:bookmarkStart w:id="13" w:name="_Ref60995492"/>
      <w:r>
        <w:t xml:space="preserve">Figure </w:t>
      </w:r>
      <w:fldSimple w:instr=" SEQ Figure \* ARABIC ">
        <w:r w:rsidR="004775CB">
          <w:rPr>
            <w:noProof/>
          </w:rPr>
          <w:t>2</w:t>
        </w:r>
      </w:fldSimple>
      <w:bookmarkEnd w:id="13"/>
      <w:r>
        <w:t>: Simulation of transactive rationing with network model and weather</w:t>
      </w:r>
    </w:p>
    <w:p w14:paraId="517E71F3" w14:textId="77777777" w:rsidR="002970EE" w:rsidRDefault="002970EE" w:rsidP="0046310B">
      <w:pPr>
        <w:pStyle w:val="Heading1"/>
      </w:pPr>
      <w:bookmarkStart w:id="14" w:name="_Toc60868846"/>
      <w:r>
        <w:t>Developer Notes for OpenDSSCmd</w:t>
      </w:r>
      <w:bookmarkEnd w:id="14"/>
    </w:p>
    <w:p w14:paraId="31418551" w14:textId="1D16A9AE" w:rsidR="0046310B" w:rsidRDefault="0046310B" w:rsidP="002970EE">
      <w:pPr>
        <w:pStyle w:val="Heading2"/>
      </w:pPr>
      <w:bookmarkStart w:id="15" w:name="_Toc60868847"/>
      <w:r>
        <w:t>Source Code Directories</w:t>
      </w:r>
      <w:bookmarkEnd w:id="15"/>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CmdForms.pas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FNCS.pas – loads and uses the FNCS shared library, i.e., dll, dylib or so file.</w:t>
      </w:r>
    </w:p>
    <w:p w14:paraId="125A2C70" w14:textId="594C8ACE" w:rsidR="0046310B" w:rsidRDefault="0046310B" w:rsidP="0046310B">
      <w:pPr>
        <w:pStyle w:val="ListParagraph"/>
        <w:numPr>
          <w:ilvl w:val="0"/>
          <w:numId w:val="31"/>
        </w:numPr>
      </w:pPr>
      <w:r>
        <w:t>Source/CMD/opendsscmd</w:t>
      </w:r>
      <w:r w:rsidR="000239FE">
        <w:t>.lpr – main source file for the opendsscmd application</w:t>
      </w:r>
    </w:p>
    <w:p w14:paraId="3F3DF559" w14:textId="7CF1E2BA" w:rsidR="0046310B" w:rsidRDefault="0046310B" w:rsidP="0046310B">
      <w:pPr>
        <w:pStyle w:val="ListParagraph"/>
        <w:numPr>
          <w:ilvl w:val="0"/>
          <w:numId w:val="31"/>
        </w:numPr>
      </w:pPr>
      <w:r>
        <w:t xml:space="preserve">Source/Common/Solution.pas – the </w:t>
      </w:r>
      <w:r w:rsidRPr="0046310B">
        <w:rPr>
          <w:i/>
          <w:iCs/>
        </w:rPr>
        <w:t>Increment_time</w:t>
      </w:r>
      <w:r>
        <w:t xml:space="preserve"> function is here</w:t>
      </w:r>
    </w:p>
    <w:p w14:paraId="6693EA1C" w14:textId="75531B77" w:rsidR="0046310B" w:rsidRDefault="0046310B" w:rsidP="0046310B">
      <w:r>
        <w:lastRenderedPageBreak/>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epiktimer – a cross-platform implementation and wrapper of QueryPerformance</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generics.collections – will be removed in favor of support now built in to fpc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loadshapes,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PCElements</w:t>
      </w:r>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PDElements</w:t>
      </w:r>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TPerlRegEx</w:t>
      </w:r>
      <w:r w:rsidR="00556ABB">
        <w:t xml:space="preserve"> – supports the batchedit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7EF66FDE" w:rsidR="002970EE" w:rsidRDefault="002970EE" w:rsidP="002970EE">
      <w:pPr>
        <w:pStyle w:val="Heading2"/>
      </w:pPr>
      <w:bookmarkStart w:id="16" w:name="_Toc60868848"/>
      <w:r>
        <w:t>Work in Progress for FNCS Publications</w:t>
      </w:r>
      <w:bookmarkEnd w:id="16"/>
    </w:p>
    <w:p w14:paraId="15070327" w14:textId="77777777" w:rsidR="002970EE" w:rsidRDefault="002970EE" w:rsidP="002970EE">
      <w:r>
        <w:t>We need to have a text file of attributes to publish over FNCS, which is how GridLAB-D handles both subscriptions and publications. With OpenDSS, the differences are:</w:t>
      </w:r>
    </w:p>
    <w:p w14:paraId="4910BC58" w14:textId="77777777" w:rsidR="002970EE" w:rsidRDefault="002970EE" w:rsidP="002970EE">
      <w:pPr>
        <w:pStyle w:val="ListParagraph"/>
        <w:numPr>
          <w:ilvl w:val="0"/>
          <w:numId w:val="33"/>
        </w:numPr>
      </w:pPr>
      <w:r>
        <w:t>FNCS.pas should read the publications file, then build maps to objects within OpenDSS for each publication, where it makes sense for efficiency. If the network topology changes, it may be necessary to rebuild this map (OpenDSS will trigger on topology changes).</w:t>
      </w:r>
    </w:p>
    <w:p w14:paraId="22165942" w14:textId="77777777" w:rsidR="002970EE" w:rsidRDefault="002970EE" w:rsidP="002970EE">
      <w:pPr>
        <w:pStyle w:val="ListParagraph"/>
        <w:numPr>
          <w:ilvl w:val="0"/>
          <w:numId w:val="33"/>
        </w:numPr>
      </w:pPr>
      <w:r>
        <w:t xml:space="preserve">There is no conception of “commit” or other stages of a time step. At </w:t>
      </w:r>
      <w:r w:rsidRPr="00EA1D40">
        <w:rPr>
          <w:b/>
          <w:bCs/>
          <w:i/>
          <w:iCs/>
        </w:rPr>
        <w:t>Increment_time</w:t>
      </w:r>
      <w:r>
        <w:t xml:space="preserve"> and a few other points, OpenDSS should publish the following types of value:</w:t>
      </w:r>
    </w:p>
    <w:p w14:paraId="4E6AF1EC" w14:textId="77777777" w:rsidR="002970EE" w:rsidRDefault="002970EE" w:rsidP="002970EE">
      <w:pPr>
        <w:pStyle w:val="ListParagraph"/>
        <w:numPr>
          <w:ilvl w:val="1"/>
          <w:numId w:val="33"/>
        </w:numPr>
      </w:pPr>
      <w:r>
        <w:t>Bus voltages</w:t>
      </w:r>
    </w:p>
    <w:p w14:paraId="77CFC65E" w14:textId="77777777" w:rsidR="002970EE" w:rsidRDefault="002970EE" w:rsidP="002970EE">
      <w:pPr>
        <w:pStyle w:val="ListParagraph"/>
        <w:numPr>
          <w:ilvl w:val="1"/>
          <w:numId w:val="33"/>
        </w:numPr>
      </w:pPr>
      <w:r>
        <w:t>Branch currents</w:t>
      </w:r>
    </w:p>
    <w:p w14:paraId="78FA09F8" w14:textId="77777777" w:rsidR="002970EE" w:rsidRDefault="002970EE" w:rsidP="002970EE">
      <w:pPr>
        <w:pStyle w:val="ListParagraph"/>
        <w:numPr>
          <w:ilvl w:val="1"/>
          <w:numId w:val="33"/>
        </w:numPr>
      </w:pPr>
      <w:r>
        <w:t>EnergyMeter registers</w:t>
      </w:r>
    </w:p>
    <w:p w14:paraId="2B5D58D2" w14:textId="77777777" w:rsidR="002970EE" w:rsidRDefault="002970EE" w:rsidP="002970EE">
      <w:pPr>
        <w:pStyle w:val="ListParagraph"/>
        <w:numPr>
          <w:ilvl w:val="1"/>
          <w:numId w:val="33"/>
        </w:numPr>
      </w:pPr>
      <w:r>
        <w:t>Sensor registers</w:t>
      </w:r>
    </w:p>
    <w:p w14:paraId="37252F28" w14:textId="77777777" w:rsidR="002970EE" w:rsidRDefault="002970EE" w:rsidP="002970EE">
      <w:pPr>
        <w:pStyle w:val="ListParagraph"/>
        <w:numPr>
          <w:ilvl w:val="1"/>
          <w:numId w:val="33"/>
        </w:numPr>
      </w:pPr>
      <w:r>
        <w:t>Switch statuses</w:t>
      </w:r>
    </w:p>
    <w:p w14:paraId="288ED438" w14:textId="77777777" w:rsidR="002970EE" w:rsidRDefault="002970EE" w:rsidP="002970EE">
      <w:pPr>
        <w:pStyle w:val="ListParagraph"/>
        <w:numPr>
          <w:ilvl w:val="1"/>
          <w:numId w:val="33"/>
        </w:numPr>
      </w:pPr>
      <w:r>
        <w:lastRenderedPageBreak/>
        <w:t>CapControl on/off statuses</w:t>
      </w:r>
    </w:p>
    <w:p w14:paraId="0A703526" w14:textId="77777777" w:rsidR="002970EE" w:rsidRDefault="002970EE" w:rsidP="002970EE">
      <w:pPr>
        <w:pStyle w:val="ListParagraph"/>
        <w:numPr>
          <w:ilvl w:val="1"/>
          <w:numId w:val="33"/>
        </w:numPr>
      </w:pPr>
      <w:r>
        <w:t>Tap changer positions</w:t>
      </w:r>
    </w:p>
    <w:p w14:paraId="0DB3AD41" w14:textId="77777777" w:rsidR="002970EE" w:rsidRDefault="002970EE" w:rsidP="002970EE">
      <w:pPr>
        <w:pStyle w:val="ListParagraph"/>
        <w:numPr>
          <w:ilvl w:val="0"/>
          <w:numId w:val="33"/>
        </w:numPr>
      </w:pPr>
      <w:r>
        <w:t>The COM interface implementations in the Source/DLL directory provide some examples of how to get the specific values to publish over FNCS.</w:t>
      </w:r>
    </w:p>
    <w:p w14:paraId="410A3DCD" w14:textId="77777777" w:rsidR="002970EE" w:rsidRDefault="002970EE" w:rsidP="002970EE">
      <w:pPr>
        <w:pStyle w:val="ListParagraph"/>
        <w:numPr>
          <w:ilvl w:val="0"/>
          <w:numId w:val="33"/>
        </w:numPr>
      </w:pPr>
      <w:r>
        <w:t>We need to give some thought on data structures to efficiently publish many values.</w:t>
      </w:r>
    </w:p>
    <w:p w14:paraId="3A2E0D48" w14:textId="77777777" w:rsidR="002970EE" w:rsidRDefault="002970EE" w:rsidP="002970EE">
      <w:pPr>
        <w:pStyle w:val="Heading2"/>
      </w:pPr>
      <w:bookmarkStart w:id="17" w:name="_Toc60868849"/>
      <w:r>
        <w:t>Open Issues</w:t>
      </w:r>
      <w:bookmarkEnd w:id="17"/>
    </w:p>
    <w:p w14:paraId="13C064A4" w14:textId="196FC20C" w:rsidR="002970EE" w:rsidRDefault="002970EE" w:rsidP="002970EE">
      <w:pPr>
        <w:pStyle w:val="ListParagraph"/>
        <w:numPr>
          <w:ilvl w:val="0"/>
          <w:numId w:val="3"/>
        </w:numPr>
      </w:pPr>
      <w:r>
        <w:t xml:space="preserve">The regular expressions for the </w:t>
      </w:r>
      <w:r w:rsidRPr="0096706E">
        <w:t>batchedit command, which are implemented in ExecHelper.pas</w:t>
      </w:r>
      <w:r>
        <w:t>, have become case-sensitive.  They need to be made case-insensitive.</w:t>
      </w:r>
    </w:p>
    <w:p w14:paraId="6F73F484" w14:textId="00B0500E" w:rsidR="0067010A" w:rsidRDefault="0067010A" w:rsidP="002970EE">
      <w:pPr>
        <w:pStyle w:val="ListParagraph"/>
        <w:numPr>
          <w:ilvl w:val="0"/>
          <w:numId w:val="3"/>
        </w:numPr>
      </w:pPr>
      <w:r>
        <w:t>Use CMake to build OpenDSSCmd itself.</w:t>
      </w:r>
      <w:r w:rsidR="007C7B87">
        <w:t xml:space="preserve"> CMak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18" w:name="_Toc60868850"/>
      <w:r>
        <w:t>Using Lazarus instead of FPC from the Command Line</w:t>
      </w:r>
      <w:bookmarkEnd w:id="18"/>
    </w:p>
    <w:p w14:paraId="49DA7275" w14:textId="77777777" w:rsidR="00E46175" w:rsidRPr="005E21CF" w:rsidRDefault="00E46175" w:rsidP="00E46175">
      <w:r>
        <w:t xml:space="preserve">Instead of the build scripts, you will open the project file ~/src/OpenDSS/Source/CMD/opendsscmd.lpi from the Lazarus IDE. The IDE provides more convenient management of project files, builds and error messages. To install the IDE on Ubuntu, </w:t>
      </w:r>
      <w:r w:rsidRPr="00553753">
        <w:rPr>
          <w:b/>
          <w:i/>
        </w:rPr>
        <w:t>sudo apt-get install lazarus</w:t>
      </w:r>
      <w:r>
        <w:t xml:space="preserve"> works. On Windows and Mac, you can download a combined package of Lazarus 2.0 and FPC 3.2 from </w:t>
      </w:r>
      <w:hyperlink r:id="rId32" w:history="1">
        <w:r w:rsidRPr="00EB0311">
          <w:rPr>
            <w:rStyle w:val="Hyperlink"/>
          </w:rPr>
          <w:t>http://www.lazarus-ide.org/</w:t>
        </w:r>
      </w:hyperlink>
    </w:p>
    <w:p w14:paraId="5C65C72C" w14:textId="77777777"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gdb. When you start the Lazarus IDE for the first time; it should find the debugger (gdb) and possibly two compilers. </w:t>
      </w:r>
      <w:r w:rsidRPr="003C0D72">
        <w:rPr>
          <w:b/>
          <w:u w:val="single"/>
        </w:rPr>
        <w:t>Choose the fpc compiler</w:t>
      </w:r>
      <w:r>
        <w:t>,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OpenDSS, at least one based on free development tools.</w:t>
      </w:r>
    </w:p>
    <w:p w14:paraId="4796C690" w14:textId="77777777" w:rsidR="00E46175" w:rsidRDefault="00E46175" w:rsidP="00E46175">
      <w:pPr>
        <w:pStyle w:val="Heading2"/>
      </w:pPr>
      <w:bookmarkStart w:id="19" w:name="_Toc60868851"/>
      <w:r>
        <w:t>Other OpenDSS Development Branches</w:t>
      </w:r>
      <w:bookmarkEnd w:id="19"/>
    </w:p>
    <w:p w14:paraId="7E4C6B82" w14:textId="77777777" w:rsidR="00E46175" w:rsidRDefault="00E46175" w:rsidP="00E46175">
      <w:r>
        <w:t>EPRI’s parallelization in Version 8, which is Windows only and requires Delphi.</w:t>
      </w:r>
    </w:p>
    <w:p w14:paraId="54C55B54" w14:textId="77777777" w:rsidR="00E46175" w:rsidRDefault="006C688F"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collection of unofficial OpenDSS extensions, includ</w:t>
      </w:r>
      <w:r w:rsidR="00033391">
        <w:t>ing</w:t>
      </w:r>
      <w:r w:rsidR="00CC264D">
        <w:t xml:space="preserve"> a C API, Python, Julia and other interfaces</w:t>
      </w:r>
      <w:r>
        <w:t>:</w:t>
      </w:r>
    </w:p>
    <w:p w14:paraId="61ED99CC" w14:textId="114995D7" w:rsidR="00E46175" w:rsidRPr="00CE68F8" w:rsidRDefault="00940742" w:rsidP="00E46175">
      <w:pPr>
        <w:pStyle w:val="ListParagraph"/>
        <w:numPr>
          <w:ilvl w:val="0"/>
          <w:numId w:val="29"/>
        </w:numPr>
        <w:rPr>
          <w:rFonts w:eastAsia="Times New Roman" w:cs="Times New Roman"/>
          <w:sz w:val="24"/>
          <w:szCs w:val="24"/>
        </w:rPr>
      </w:pPr>
      <w:hyperlink r:id="rId35" w:history="1">
        <w:r w:rsidRPr="00941C2B">
          <w:rPr>
            <w:rStyle w:val="Hyperlink"/>
            <w:rFonts w:eastAsia="Times New Roman" w:cs="Times New Roman"/>
            <w:sz w:val="24"/>
            <w:szCs w:val="24"/>
          </w:rPr>
          <w:t>https://github.com/dss-extensions/</w:t>
        </w:r>
      </w:hyperlink>
      <w:r>
        <w:rPr>
          <w:rFonts w:eastAsia="Times New Roman" w:cs="Times New Roman"/>
          <w:sz w:val="24"/>
          <w:szCs w:val="24"/>
        </w:rPr>
        <w:t xml:space="preserve"> </w:t>
      </w:r>
    </w:p>
    <w:p w14:paraId="66DD4699" w14:textId="09E8B4AC" w:rsidR="005929ED" w:rsidRDefault="005929ED" w:rsidP="005929ED">
      <w:pPr>
        <w:pStyle w:val="Heading1"/>
      </w:pPr>
      <w:bookmarkStart w:id="20" w:name="_Toc60868852"/>
      <w:r>
        <w:t>References</w:t>
      </w:r>
      <w:bookmarkEnd w:id="20"/>
    </w:p>
    <w:p w14:paraId="78CC9870" w14:textId="77777777" w:rsidR="00F4139C" w:rsidRPr="00F4139C" w:rsidRDefault="005929ED" w:rsidP="00F4139C">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F4139C" w:rsidRPr="00F4139C">
        <w:rPr>
          <w:noProof/>
        </w:rPr>
        <w:t>[1]</w:t>
      </w:r>
      <w:r w:rsidR="00F4139C" w:rsidRPr="00F4139C">
        <w:rPr>
          <w:noProof/>
        </w:rPr>
        <w:tab/>
        <w:t xml:space="preserve"> R. C. Dugan and T. E. McDermott, "An open source platform for collaborating on smart grid research," in </w:t>
      </w:r>
      <w:r w:rsidR="00F4139C" w:rsidRPr="00F4139C">
        <w:rPr>
          <w:i/>
          <w:noProof/>
        </w:rPr>
        <w:t>Power and Energy Society General Meeting, 2011 IEEE</w:t>
      </w:r>
      <w:r w:rsidR="00F4139C" w:rsidRPr="00F4139C">
        <w:rPr>
          <w:noProof/>
        </w:rPr>
        <w:t xml:space="preserve">, 24-29 July 2011 2011, pp. 1-7, doi: 10.1109/PES.2011.6039829. </w:t>
      </w:r>
    </w:p>
    <w:p w14:paraId="3DA20B18" w14:textId="77777777" w:rsidR="00F4139C" w:rsidRPr="00F4139C" w:rsidRDefault="00F4139C" w:rsidP="00F4139C">
      <w:pPr>
        <w:pStyle w:val="EndNoteBibliography"/>
        <w:spacing w:after="0"/>
        <w:ind w:left="360" w:hanging="360"/>
        <w:rPr>
          <w:noProof/>
        </w:rPr>
      </w:pPr>
      <w:r w:rsidRPr="00F4139C">
        <w:rPr>
          <w:noProof/>
        </w:rPr>
        <w:t>[2]</w:t>
      </w:r>
      <w:r w:rsidRPr="00F4139C">
        <w:rPr>
          <w:noProof/>
        </w:rPr>
        <w:tab/>
        <w:t xml:space="preserve"> S. Ciraci, J. Daily, J. Fuller, A. Fisher, L. Marinovici, and K. Agarwal, "FNCS: A Framework for Power System and Communication Networks Co-Simulation," in </w:t>
      </w:r>
      <w:r w:rsidRPr="00F4139C">
        <w:rPr>
          <w:i/>
          <w:noProof/>
        </w:rPr>
        <w:t>Symposium on Theory of Modeling and Simulation</w:t>
      </w:r>
      <w:r w:rsidRPr="00F4139C">
        <w:rPr>
          <w:noProof/>
        </w:rPr>
        <w:t xml:space="preserve">, San Diego, CA USA, 2014: ACM. </w:t>
      </w:r>
    </w:p>
    <w:p w14:paraId="353BFACE" w14:textId="77777777" w:rsidR="00F4139C" w:rsidRPr="00F4139C" w:rsidRDefault="00F4139C" w:rsidP="00F4139C">
      <w:pPr>
        <w:pStyle w:val="EndNoteBibliography"/>
        <w:spacing w:after="0"/>
        <w:ind w:left="360" w:hanging="360"/>
        <w:rPr>
          <w:noProof/>
        </w:rPr>
      </w:pPr>
      <w:r w:rsidRPr="00F4139C">
        <w:rPr>
          <w:noProof/>
        </w:rPr>
        <w:t>[3]</w:t>
      </w:r>
      <w:r w:rsidRPr="00F4139C">
        <w:rPr>
          <w:noProof/>
        </w:rPr>
        <w:tab/>
        <w:t xml:space="preserve"> B. Palmintier, D. Krishnamurthy, P. Top, S. Smith, J. Daily, and J. Fuller, "Design of the HELICS high-performance transmission-distribution-communication-market co-simulation framework," in </w:t>
      </w:r>
      <w:r w:rsidRPr="00F4139C">
        <w:rPr>
          <w:i/>
          <w:noProof/>
        </w:rPr>
        <w:t>2017 Workshop on Modeling and Simulation of Cyber-Physical Energy Systems (MSCPES)</w:t>
      </w:r>
      <w:r w:rsidRPr="00F4139C">
        <w:rPr>
          <w:noProof/>
        </w:rPr>
        <w:t xml:space="preserve">, 21-21 April 2017 2017, pp. 1-6, doi: 10.1109/MSCPES.2017.8064542. </w:t>
      </w:r>
    </w:p>
    <w:p w14:paraId="3FA65AF3" w14:textId="77777777" w:rsidR="00F4139C" w:rsidRPr="00F4139C" w:rsidRDefault="00F4139C" w:rsidP="00F4139C">
      <w:pPr>
        <w:pStyle w:val="EndNoteBibliography"/>
        <w:ind w:left="360" w:hanging="360"/>
        <w:rPr>
          <w:noProof/>
        </w:rPr>
      </w:pPr>
      <w:r w:rsidRPr="00F4139C">
        <w:rPr>
          <w:noProof/>
        </w:rPr>
        <w:t>[4]</w:t>
      </w:r>
      <w:r w:rsidRPr="00F4139C">
        <w:rPr>
          <w:noProof/>
        </w:rPr>
        <w:tab/>
        <w:t>R. B. Melton</w:t>
      </w:r>
      <w:r w:rsidRPr="00F4139C">
        <w:rPr>
          <w:i/>
          <w:noProof/>
        </w:rPr>
        <w:t xml:space="preserve"> et al.</w:t>
      </w:r>
      <w:r w:rsidRPr="00F4139C">
        <w:rPr>
          <w:noProof/>
        </w:rPr>
        <w:t xml:space="preserve">, "Leveraging Standards to Create an Open Platform for the Development of Advanced Distribution Applications," </w:t>
      </w:r>
      <w:r w:rsidRPr="00F4139C">
        <w:rPr>
          <w:i/>
          <w:noProof/>
        </w:rPr>
        <w:t xml:space="preserve">IEEE Access, </w:t>
      </w:r>
      <w:r w:rsidRPr="00F4139C">
        <w:rPr>
          <w:noProof/>
        </w:rPr>
        <w:t>vol. 6, pp. 37361-37370, 2018, doi: 10.1109/ACCESS.2018.2851186.</w:t>
      </w:r>
    </w:p>
    <w:p w14:paraId="42E50428" w14:textId="25E3CB8E"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D7441" w14:textId="77777777" w:rsidR="004D0822" w:rsidRDefault="004D0822" w:rsidP="009C04BD">
      <w:pPr>
        <w:spacing w:after="0" w:line="240" w:lineRule="auto"/>
      </w:pPr>
      <w:r>
        <w:separator/>
      </w:r>
    </w:p>
  </w:endnote>
  <w:endnote w:type="continuationSeparator" w:id="0">
    <w:p w14:paraId="7528A44E" w14:textId="77777777" w:rsidR="004D0822" w:rsidRDefault="004D0822"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1E918976" w:rsidR="006C688F" w:rsidRDefault="006C688F">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1/25/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6A372" w14:textId="77777777" w:rsidR="004D0822" w:rsidRDefault="004D0822" w:rsidP="009C04BD">
      <w:pPr>
        <w:spacing w:after="0" w:line="240" w:lineRule="auto"/>
      </w:pPr>
      <w:r>
        <w:separator/>
      </w:r>
    </w:p>
  </w:footnote>
  <w:footnote w:type="continuationSeparator" w:id="0">
    <w:p w14:paraId="54BB50D0" w14:textId="77777777" w:rsidR="004D0822" w:rsidRDefault="004D0822"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6C688F" w:rsidRPr="009C04BD" w:rsidRDefault="006C688F">
    <w:pPr>
      <w:pStyle w:val="Header"/>
      <w:rPr>
        <w:i/>
        <w:u w:val="single"/>
      </w:rPr>
    </w:pPr>
    <w:r>
      <w:rPr>
        <w:i/>
        <w:u w:val="single"/>
      </w:rPr>
      <w:t>Free Pascal Builds of OpenDSSCmd</w:t>
    </w:r>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record-ids&gt;&lt;/item&gt;&lt;/Libraries&gt;"/>
  </w:docVars>
  <w:rsids>
    <w:rsidRoot w:val="009C04BD"/>
    <w:rsid w:val="0000206E"/>
    <w:rsid w:val="00002081"/>
    <w:rsid w:val="0000302A"/>
    <w:rsid w:val="00010CAE"/>
    <w:rsid w:val="000236F1"/>
    <w:rsid w:val="000239FE"/>
    <w:rsid w:val="00033391"/>
    <w:rsid w:val="00035084"/>
    <w:rsid w:val="00043ED8"/>
    <w:rsid w:val="000451BC"/>
    <w:rsid w:val="000454E1"/>
    <w:rsid w:val="00050839"/>
    <w:rsid w:val="00051399"/>
    <w:rsid w:val="000573E6"/>
    <w:rsid w:val="00061E72"/>
    <w:rsid w:val="00062564"/>
    <w:rsid w:val="0007164F"/>
    <w:rsid w:val="000801FB"/>
    <w:rsid w:val="00085EFE"/>
    <w:rsid w:val="00093853"/>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53E73"/>
    <w:rsid w:val="00262AD6"/>
    <w:rsid w:val="00266F3C"/>
    <w:rsid w:val="00271307"/>
    <w:rsid w:val="00272E5E"/>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10C1"/>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D06C8"/>
    <w:rsid w:val="004D0822"/>
    <w:rsid w:val="004D0D13"/>
    <w:rsid w:val="004D2ACB"/>
    <w:rsid w:val="004D2BB1"/>
    <w:rsid w:val="004D7CD8"/>
    <w:rsid w:val="004E2CBF"/>
    <w:rsid w:val="004E4728"/>
    <w:rsid w:val="004F0059"/>
    <w:rsid w:val="004F0960"/>
    <w:rsid w:val="004F7720"/>
    <w:rsid w:val="00501813"/>
    <w:rsid w:val="005021E6"/>
    <w:rsid w:val="0050462F"/>
    <w:rsid w:val="0050469F"/>
    <w:rsid w:val="00504BD1"/>
    <w:rsid w:val="00511B96"/>
    <w:rsid w:val="00514076"/>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7409"/>
    <w:rsid w:val="005A042A"/>
    <w:rsid w:val="005A1B0B"/>
    <w:rsid w:val="005A4D1C"/>
    <w:rsid w:val="005A5198"/>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31D1E"/>
    <w:rsid w:val="00636A12"/>
    <w:rsid w:val="00641813"/>
    <w:rsid w:val="00642BCD"/>
    <w:rsid w:val="00645141"/>
    <w:rsid w:val="0064773A"/>
    <w:rsid w:val="0065636E"/>
    <w:rsid w:val="00664028"/>
    <w:rsid w:val="0067010A"/>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E4BC7"/>
    <w:rsid w:val="006E4E44"/>
    <w:rsid w:val="006F0667"/>
    <w:rsid w:val="00703871"/>
    <w:rsid w:val="0070395C"/>
    <w:rsid w:val="00706C98"/>
    <w:rsid w:val="00710B95"/>
    <w:rsid w:val="00714DEA"/>
    <w:rsid w:val="00716F99"/>
    <w:rsid w:val="00717592"/>
    <w:rsid w:val="007215CE"/>
    <w:rsid w:val="007232B4"/>
    <w:rsid w:val="0072632F"/>
    <w:rsid w:val="00727390"/>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3AB4"/>
    <w:rsid w:val="007C7B87"/>
    <w:rsid w:val="007D23BE"/>
    <w:rsid w:val="007D5AC9"/>
    <w:rsid w:val="007E10F0"/>
    <w:rsid w:val="007F2443"/>
    <w:rsid w:val="007F478B"/>
    <w:rsid w:val="007F4E75"/>
    <w:rsid w:val="0081330F"/>
    <w:rsid w:val="0082367E"/>
    <w:rsid w:val="00834163"/>
    <w:rsid w:val="008379C2"/>
    <w:rsid w:val="008426DA"/>
    <w:rsid w:val="00850263"/>
    <w:rsid w:val="008506CA"/>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337EC"/>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3321"/>
    <w:rsid w:val="00CC264D"/>
    <w:rsid w:val="00CC3C3F"/>
    <w:rsid w:val="00CD240D"/>
    <w:rsid w:val="00CD3231"/>
    <w:rsid w:val="00CE68F8"/>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34572"/>
    <w:rsid w:val="00E34D92"/>
    <w:rsid w:val="00E3691B"/>
    <w:rsid w:val="00E440B9"/>
    <w:rsid w:val="00E46175"/>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C0F"/>
    <w:rsid w:val="00FA3B45"/>
    <w:rsid w:val="00FA60CB"/>
    <w:rsid w:val="00FC114D"/>
    <w:rsid w:val="00FC7705"/>
    <w:rsid w:val="00FE1EF6"/>
    <w:rsid w:val="00FE2F1B"/>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hyperlink" Target="https://github.com/pnnl/tesp/blob/master/install/Windows/MinGWredist.zip"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1.png"/><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hyperlink" Target="https://sourceforge.net/projects/electricdss/files/OpenDSSCmd/" TargetMode="External"/><Relationship Id="rId30" Type="http://schemas.openxmlformats.org/officeDocument/2006/relationships/image" Target="media/image3.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TotalTime>
  <Pages>11</Pages>
  <Words>4267</Words>
  <Characters>24324</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64</cp:revision>
  <cp:lastPrinted>2021-01-08T23:40:00Z</cp:lastPrinted>
  <dcterms:created xsi:type="dcterms:W3CDTF">2020-07-09T19:57:00Z</dcterms:created>
  <dcterms:modified xsi:type="dcterms:W3CDTF">2021-01-25T20:35:00Z</dcterms:modified>
</cp:coreProperties>
</file>